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073D9" w14:textId="77777777" w:rsidR="003B6591" w:rsidRPr="001E6B70" w:rsidRDefault="003B6591" w:rsidP="003B6591">
      <w:pPr>
        <w:pStyle w:val="Heading2"/>
        <w:spacing w:before="240"/>
        <w:rPr>
          <w:rFonts w:cstheme="majorHAnsi"/>
        </w:rPr>
      </w:pPr>
      <w:bookmarkStart w:id="0" w:name="_Toc111053429"/>
      <w:r w:rsidRPr="001E6B70">
        <w:rPr>
          <w:rFonts w:cstheme="majorHAnsi"/>
        </w:rPr>
        <w:t xml:space="preserve">Local Implementation </w:t>
      </w:r>
      <w:bookmarkEnd w:id="0"/>
      <w:r w:rsidRPr="001E6B70">
        <w:rPr>
          <w:rFonts w:cstheme="majorHAnsi"/>
        </w:rPr>
        <w:t>&amp; Scale-Up</w:t>
      </w:r>
    </w:p>
    <w:p w14:paraId="61391782" w14:textId="77777777" w:rsidR="003B6591" w:rsidRPr="001E6B70" w:rsidRDefault="003B6591" w:rsidP="003B6591">
      <w:r w:rsidRPr="001E6B70">
        <w:t xml:space="preserve">In the ICTP integrated theory of change, local implementation and scale-up refer to both </w:t>
      </w:r>
      <w:r w:rsidRPr="001E6B70">
        <w:rPr>
          <w:i/>
          <w:iCs/>
        </w:rPr>
        <w:t>system capacity</w:t>
      </w:r>
      <w:r w:rsidRPr="001E6B70">
        <w:t xml:space="preserve"> and </w:t>
      </w:r>
      <w:r w:rsidRPr="001E6B70">
        <w:rPr>
          <w:i/>
          <w:iCs/>
        </w:rPr>
        <w:t>system performance</w:t>
      </w:r>
      <w:r w:rsidRPr="001E6B70">
        <w:t xml:space="preserve">. We’ll break these down below. </w:t>
      </w:r>
    </w:p>
    <w:p w14:paraId="6647C199" w14:textId="77777777" w:rsidR="003B6591" w:rsidRPr="001E6B70" w:rsidRDefault="003B6591" w:rsidP="003B6591">
      <w:pPr>
        <w:pStyle w:val="Heading3"/>
      </w:pPr>
      <w:r w:rsidRPr="001E6B70">
        <w:t>System Capacity</w:t>
      </w:r>
    </w:p>
    <w:p w14:paraId="69DAEF95" w14:textId="77777777" w:rsidR="003B6591" w:rsidRDefault="003B6591" w:rsidP="003B6591">
      <w:r w:rsidRPr="001E6B70">
        <w:t xml:space="preserve">System capacity, </w:t>
      </w:r>
      <w:r w:rsidRPr="001E6B70">
        <w:rPr>
          <w:i/>
          <w:iCs/>
        </w:rPr>
        <w:t>or implementation capacity</w:t>
      </w:r>
      <w:r w:rsidRPr="001E6B70">
        <w:t>, refers to a system’s resources and abilities to successfully and sustainably carry out programs and practices to a level of desired performance [46]. The ICTP projects affirm that the most promising approaches to implementation and scale-up give strong attention to three key features of implementation capacity:</w:t>
      </w:r>
    </w:p>
    <w:p w14:paraId="0F2621A4" w14:textId="77777777" w:rsidR="003B6591" w:rsidRPr="001E6B70" w:rsidRDefault="003B6591" w:rsidP="003B6591">
      <w:pPr>
        <w:pStyle w:val="ListBullet"/>
        <w:numPr>
          <w:ilvl w:val="0"/>
          <w:numId w:val="73"/>
        </w:numPr>
        <w:tabs>
          <w:tab w:val="clear" w:pos="2520"/>
          <w:tab w:val="left" w:pos="810"/>
          <w:tab w:val="left" w:pos="1980"/>
        </w:tabs>
        <w:ind w:left="2610" w:hanging="450"/>
      </w:pPr>
      <w:r w:rsidRPr="001E6B70">
        <w:rPr>
          <w:b/>
          <w:bCs/>
        </w:rPr>
        <w:t>leadership and implementation teams</w:t>
      </w:r>
      <w:r w:rsidRPr="001E6B70">
        <w:t xml:space="preserve"> </w:t>
      </w:r>
      <w:r w:rsidRPr="001E6B70">
        <w:rPr>
          <w:i/>
          <w:iCs/>
        </w:rPr>
        <w:t>within</w:t>
      </w:r>
      <w:r w:rsidRPr="001E6B70">
        <w:t xml:space="preserve"> community and state service systems (e.g., individual service agencies) and </w:t>
      </w:r>
      <w:r w:rsidRPr="001E6B70">
        <w:rPr>
          <w:b/>
          <w:bCs/>
        </w:rPr>
        <w:t>coalitions</w:t>
      </w:r>
      <w:r w:rsidRPr="001E6B70">
        <w:t xml:space="preserve"> </w:t>
      </w:r>
      <w:r w:rsidRPr="001E6B70">
        <w:rPr>
          <w:i/>
          <w:iCs/>
        </w:rPr>
        <w:t>across</w:t>
      </w:r>
      <w:r w:rsidRPr="001E6B70">
        <w:t xml:space="preserve"> community and state service systems (e.g., community coalitions led by local backbone organizations, statewide intermediary organizations, and state service agencies) </w:t>
      </w:r>
      <w:r w:rsidRPr="001E6B70">
        <w:fldChar w:fldCharType="begin">
          <w:fldData xml:space="preserve">PEVuZE5vdGU+PENpdGU+PEF1dGhvcj5BYXJvbnM8L0F1dGhvcj48WWVhcj4yMDE1PC9ZZWFyPjxS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</w:fldData>
        </w:fldChar>
      </w:r>
      <w:r w:rsidRPr="001E6B70">
        <w:instrText xml:space="preserve"> ADDIN EN.CITE </w:instrText>
      </w:r>
      <w:r w:rsidRPr="001E6B70">
        <w:fldChar w:fldCharType="begin">
          <w:fldData xml:space="preserve">PEVuZE5vdGU+PENpdGU+PEF1dGhvcj5BYXJvbnM8L0F1dGhvcj48WWVhcj4yMDE1PC9ZZWFyPjxS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</w:fldData>
        </w:fldChar>
      </w:r>
      <w:r w:rsidRPr="001E6B70">
        <w:instrText xml:space="preserve"> ADDIN EN.CITE.DATA </w:instrText>
      </w:r>
      <w:r w:rsidRPr="001E6B70">
        <w:fldChar w:fldCharType="end"/>
      </w:r>
      <w:r w:rsidRPr="001E6B70">
        <w:fldChar w:fldCharType="separate"/>
      </w:r>
      <w:r w:rsidRPr="001E6B70">
        <w:rPr>
          <w:noProof/>
        </w:rPr>
        <w:t>[</w:t>
      </w:r>
      <w:r>
        <w:rPr>
          <w:noProof/>
        </w:rPr>
        <w:t xml:space="preserve">13, </w:t>
      </w:r>
      <w:r w:rsidRPr="001E6B70">
        <w:rPr>
          <w:noProof/>
        </w:rPr>
        <w:t>35, 36, 47–6</w:t>
      </w:r>
      <w:r>
        <w:rPr>
          <w:noProof/>
        </w:rPr>
        <w:t>0</w:t>
      </w:r>
      <w:r w:rsidRPr="001E6B70">
        <w:rPr>
          <w:noProof/>
        </w:rPr>
        <w:t>]</w:t>
      </w:r>
      <w:r w:rsidRPr="001E6B70">
        <w:fldChar w:fldCharType="end"/>
      </w:r>
      <w:r w:rsidRPr="001E6B70">
        <w:t>;</w:t>
      </w:r>
    </w:p>
    <w:p w14:paraId="44E54361" w14:textId="77777777" w:rsidR="003B6591" w:rsidRPr="001E6B70" w:rsidRDefault="003B6591" w:rsidP="003B6591">
      <w:pPr>
        <w:pStyle w:val="ListBullet"/>
        <w:numPr>
          <w:ilvl w:val="0"/>
          <w:numId w:val="73"/>
        </w:numPr>
        <w:tabs>
          <w:tab w:val="clear" w:pos="2520"/>
          <w:tab w:val="left" w:pos="810"/>
          <w:tab w:val="left" w:pos="1980"/>
        </w:tabs>
        <w:ind w:left="2610" w:hanging="450"/>
      </w:pPr>
      <w:r w:rsidRPr="001E6B70">
        <w:rPr>
          <w:b/>
          <w:bCs/>
        </w:rPr>
        <w:t xml:space="preserve">workforce development systems </w:t>
      </w:r>
      <w:r w:rsidRPr="001E6B70">
        <w:t xml:space="preserve">that integrate best practices for practitioners’ professional development (i.e., recruitment and selection, training, and coaching) to deliver programs as intended, in response to </w:t>
      </w:r>
      <w:r>
        <w:rPr>
          <w:rFonts w:eastAsia="Libre Baskerville"/>
          <w:noProof/>
        </w:rPr>
        <w:lastRenderedPageBreak/>
        <mc:AlternateContent>
          <mc:Choice Requires="wps">
            <w:drawing>
              <wp:anchor distT="0" distB="0" distL="114300" distR="274320" simplePos="0" relativeHeight="251660288" behindDoc="0" locked="0" layoutInCell="1" allowOverlap="0" wp14:anchorId="43BE0840" wp14:editId="6C4F617B">
                <wp:simplePos x="0" y="0"/>
                <wp:positionH relativeFrom="column">
                  <wp:posOffset>-248355</wp:posOffset>
                </wp:positionH>
                <wp:positionV relativeFrom="paragraph">
                  <wp:posOffset>211</wp:posOffset>
                </wp:positionV>
                <wp:extent cx="1388110" cy="4198620"/>
                <wp:effectExtent l="0" t="0" r="8890" b="17780"/>
                <wp:wrapThrough wrapText="right">
                  <wp:wrapPolygon edited="0">
                    <wp:start x="0" y="0"/>
                    <wp:lineTo x="0" y="21626"/>
                    <wp:lineTo x="19169" y="21626"/>
                    <wp:lineTo x="19169" y="11499"/>
                    <wp:lineTo x="21541" y="10911"/>
                    <wp:lineTo x="21541" y="10715"/>
                    <wp:lineTo x="19169" y="10454"/>
                    <wp:lineTo x="19169" y="0"/>
                    <wp:lineTo x="0" y="0"/>
                  </wp:wrapPolygon>
                </wp:wrapThrough>
                <wp:docPr id="676672658" name="Rectangle 3"/>
                <wp:cNvGraphicFramePr/>
                <a:graphic xmlns:a="http://schemas.openxmlformats.org/drawingml/2006/main">
                  <a:graphicData uri="http://schemas.microsoft.com/office/word/2010/wordprocessingShape">
                    <wps:wsp>
                      <wps:cNvSpPr/>
                      <wps:spPr>
                        <a:xfrm>
                          <a:off x="0" y="0"/>
                          <a:ext cx="1388110" cy="4198620"/>
                        </a:xfrm>
                        <a:custGeom>
                          <a:avLst/>
                          <a:gdLst>
                            <a:gd name="connsiteX0" fmla="*/ 0 w 1692910"/>
                            <a:gd name="connsiteY0" fmla="*/ 0 h 4198620"/>
                            <a:gd name="connsiteX1" fmla="*/ 1100002 w 1692910"/>
                            <a:gd name="connsiteY1" fmla="*/ 0 h 4198620"/>
                            <a:gd name="connsiteX2" fmla="*/ 1100002 w 1692910"/>
                            <a:gd name="connsiteY2" fmla="*/ 2099310 h 4198620"/>
                            <a:gd name="connsiteX3" fmla="*/ 1269683 w 1692910"/>
                            <a:gd name="connsiteY3" fmla="*/ 2099310 h 4198620"/>
                            <a:gd name="connsiteX4" fmla="*/ 1269683 w 1692910"/>
                            <a:gd name="connsiteY4" fmla="*/ 2099310 h 4198620"/>
                            <a:gd name="connsiteX5" fmla="*/ 1692910 w 1692910"/>
                            <a:gd name="connsiteY5" fmla="*/ 2099310 h 4198620"/>
                            <a:gd name="connsiteX6" fmla="*/ 1269683 w 1692910"/>
                            <a:gd name="connsiteY6" fmla="*/ 2099310 h 4198620"/>
                            <a:gd name="connsiteX7" fmla="*/ 1269683 w 1692910"/>
                            <a:gd name="connsiteY7" fmla="*/ 2099310 h 4198620"/>
                            <a:gd name="connsiteX8" fmla="*/ 1100002 w 1692910"/>
                            <a:gd name="connsiteY8" fmla="*/ 2099310 h 4198620"/>
                            <a:gd name="connsiteX9" fmla="*/ 1100002 w 1692910"/>
                            <a:gd name="connsiteY9" fmla="*/ 4198620 h 4198620"/>
                            <a:gd name="connsiteX10" fmla="*/ 0 w 1692910"/>
                            <a:gd name="connsiteY10" fmla="*/ 4198620 h 4198620"/>
                            <a:gd name="connsiteX11" fmla="*/ 0 w 1692910"/>
                            <a:gd name="connsiteY11" fmla="*/ 0 h 4198620"/>
                            <a:gd name="connsiteX0" fmla="*/ 0 w 1269683"/>
                            <a:gd name="connsiteY0" fmla="*/ 0 h 4198620"/>
                            <a:gd name="connsiteX1" fmla="*/ 1100002 w 1269683"/>
                            <a:gd name="connsiteY1" fmla="*/ 0 h 4198620"/>
                            <a:gd name="connsiteX2" fmla="*/ 1100002 w 1269683"/>
                            <a:gd name="connsiteY2" fmla="*/ 2099310 h 4198620"/>
                            <a:gd name="connsiteX3" fmla="*/ 1269683 w 1269683"/>
                            <a:gd name="connsiteY3" fmla="*/ 2099310 h 4198620"/>
                            <a:gd name="connsiteX4" fmla="*/ 1269683 w 1269683"/>
                            <a:gd name="connsiteY4" fmla="*/ 2099310 h 4198620"/>
                            <a:gd name="connsiteX5" fmla="*/ 1269683 w 1269683"/>
                            <a:gd name="connsiteY5" fmla="*/ 2099310 h 4198620"/>
                            <a:gd name="connsiteX6" fmla="*/ 1269683 w 1269683"/>
                            <a:gd name="connsiteY6" fmla="*/ 2099310 h 4198620"/>
                            <a:gd name="connsiteX7" fmla="*/ 1100002 w 1269683"/>
                            <a:gd name="connsiteY7" fmla="*/ 2099310 h 4198620"/>
                            <a:gd name="connsiteX8" fmla="*/ 1100002 w 1269683"/>
                            <a:gd name="connsiteY8" fmla="*/ 4198620 h 4198620"/>
                            <a:gd name="connsiteX9" fmla="*/ 0 w 1269683"/>
                            <a:gd name="connsiteY9" fmla="*/ 4198620 h 4198620"/>
                            <a:gd name="connsiteX10" fmla="*/ 0 w 1269683"/>
                            <a:gd name="connsiteY10" fmla="*/ 0 h 41986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69683" h="4198620">
                              <a:moveTo>
                                <a:pt x="0" y="0"/>
                              </a:moveTo>
                              <a:lnTo>
                                <a:pt x="1100002" y="0"/>
                              </a:lnTo>
                              <a:lnTo>
                                <a:pt x="1100002" y="2099310"/>
                              </a:lnTo>
                              <a:lnTo>
                                <a:pt x="1269683" y="2099310"/>
                              </a:lnTo>
                              <a:lnTo>
                                <a:pt x="1269683" y="2099310"/>
                              </a:lnTo>
                              <a:lnTo>
                                <a:pt x="1269683" y="2099310"/>
                              </a:lnTo>
                              <a:lnTo>
                                <a:pt x="1269683" y="2099310"/>
                              </a:lnTo>
                              <a:lnTo>
                                <a:pt x="1100002" y="2099310"/>
                              </a:lnTo>
                              <a:lnTo>
                                <a:pt x="1100002" y="4198620"/>
                              </a:lnTo>
                              <a:lnTo>
                                <a:pt x="0" y="4198620"/>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42DC233" w14:textId="77777777" w:rsidR="003B6591" w:rsidRDefault="003B6591" w:rsidP="003B6591">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5A7FE110" w14:textId="77777777" w:rsidR="003B6591" w:rsidRPr="003B6635" w:rsidRDefault="003B6591" w:rsidP="003B6591">
                            <w:pPr>
                              <w:pStyle w:val="FigureTitles"/>
                              <w:jc w:val="center"/>
                              <w:rPr>
                                <w:color w:val="000000" w:themeColor="text1"/>
                                <w:sz w:val="16"/>
                                <w:szCs w:val="16"/>
                                <w14:textOutline w14:w="12700" w14:cap="rnd" w14:cmpd="sng" w14:algn="ctr">
                                  <w14:noFill/>
                                  <w14:prstDash w14:val="solid"/>
                                  <w14:bevel/>
                                </w14:textOutline>
                              </w:rPr>
                            </w:pPr>
                          </w:p>
                          <w:p w14:paraId="76EA080A" w14:textId="77777777" w:rsidR="003B6591" w:rsidRPr="00C91CE0" w:rsidRDefault="003B6591" w:rsidP="003B6591">
                            <w:pPr>
                              <w:pStyle w:val="CallOutBoxText"/>
                            </w:pPr>
                            <w:r w:rsidRPr="008E2078">
                              <w:t>Because of their community-wide reach and focus on influencing social norms, which are culturally shaped, media systems, communications, and networking strategies are most effective if they are developed using a racial equity lens and are tailored to identified populations.</w:t>
                            </w:r>
                            <w:r>
                              <w:t xml:space="preserve"> Download</w:t>
                            </w:r>
                          </w:p>
                          <w:p w14:paraId="0B4350B0" w14:textId="77777777" w:rsidR="003B6591" w:rsidRPr="003B6635" w:rsidRDefault="003B6591" w:rsidP="003B6591">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8"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r>
                              <w:rPr>
                                <w:b w:val="0"/>
                                <w:bCs w:val="0"/>
                                <w:color w:val="000000" w:themeColor="text1"/>
                                <w:sz w:val="16"/>
                                <w:szCs w:val="16"/>
                                <w14:textOutline w14:w="12700" w14:cap="rnd" w14:cmpd="sng" w14:algn="ctr">
                                  <w14:noFill/>
                                  <w14:prstDash w14:val="solid"/>
                                  <w14:bevel/>
                                </w14:textOutline>
                              </w:rPr>
                              <w:t>.</w:t>
                            </w: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3BE0840" id="Rectangle 3" o:spid="_x0000_s1026" style="position:absolute;left:0;text-align:left;margin-left:-19.55pt;margin-top:0;width:109.3pt;height:330.6pt;z-index:25166028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69683,419862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" o:allowoverlap="f" adj="-11796480,,5400" path="m,l1100002,r,2099310l1269683,2099310r,l1269683,2099310r,l1100002,2099310r,2099310l,4198620,,xe" filled="f" strokecolor="#9f396b" strokeweight="1pt">
                <v:stroke joinstyle="miter"/>
                <v:formulas/>
                <v:path arrowok="t" o:connecttype="custom" o:connectlocs="0,0;1202602,0;1202602,2099310;1388110,2099310;1388110,2099310;1388110,2099310;1388110,2099310;1202602,2099310;1202602,4198620;0,4198620;0,0" o:connectangles="0,0,0,0,0,0,0,0,0,0,0" textboxrect="0,0,1269683,4198620"/>
                <v:textbox inset=",7.2pt,14.4pt,0">
                  <w:txbxContent>
                    <w:p w14:paraId="342DC233" w14:textId="77777777" w:rsidR="003B6591" w:rsidRDefault="003B6591" w:rsidP="003B6591">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Pr>
                          <w:color w:val="000000" w:themeColor="text1"/>
                          <w:sz w:val="16"/>
                          <w:szCs w:val="16"/>
                          <w14:textOutline w14:w="12700" w14:cap="rnd" w14:cmpd="sng" w14:algn="ctr">
                            <w14:noFill/>
                            <w14:prstDash w14:val="solid"/>
                            <w14:bevel/>
                          </w14:textOutline>
                        </w:rPr>
                        <w:t>IMPLEMENTATION</w:t>
                      </w:r>
                    </w:p>
                    <w:p w14:paraId="5A7FE110" w14:textId="77777777" w:rsidR="003B6591" w:rsidRPr="003B6635" w:rsidRDefault="003B6591" w:rsidP="003B6591">
                      <w:pPr>
                        <w:pStyle w:val="FigureTitles"/>
                        <w:jc w:val="center"/>
                        <w:rPr>
                          <w:color w:val="000000" w:themeColor="text1"/>
                          <w:sz w:val="16"/>
                          <w:szCs w:val="16"/>
                          <w14:textOutline w14:w="12700" w14:cap="rnd" w14:cmpd="sng" w14:algn="ctr">
                            <w14:noFill/>
                            <w14:prstDash w14:val="solid"/>
                            <w14:bevel/>
                          </w14:textOutline>
                        </w:rPr>
                      </w:pPr>
                    </w:p>
                    <w:p w14:paraId="76EA080A" w14:textId="77777777" w:rsidR="003B6591" w:rsidRPr="00C91CE0" w:rsidRDefault="003B6591" w:rsidP="003B6591">
                      <w:pPr>
                        <w:pStyle w:val="CallOutBoxText"/>
                      </w:pPr>
                      <w:r w:rsidRPr="008E2078">
                        <w:t>Because of their community-wide reach and focus on influencing social norms, which are culturally shaped, media systems, communications, and networking strategies are most effective if they are developed using a racial equity lens and are tailored to identified populations.</w:t>
                      </w:r>
                      <w:r>
                        <w:t xml:space="preserve"> Download</w:t>
                      </w:r>
                    </w:p>
                    <w:p w14:paraId="0B4350B0" w14:textId="77777777" w:rsidR="003B6591" w:rsidRPr="003B6635" w:rsidRDefault="003B6591" w:rsidP="003B6591">
                      <w:pPr>
                        <w:pStyle w:val="FigureTitles"/>
                        <w:rPr>
                          <w:b w:val="0"/>
                          <w:bCs w:val="0"/>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9" w:history="1">
                        <w:r w:rsidRPr="00A55B4B">
                          <w:rPr>
                            <w:rStyle w:val="Hyperlink"/>
                            <w:sz w:val="16"/>
                            <w:szCs w:val="16"/>
                            <w14:textOutline w14:w="12700" w14:cap="rnd" w14:cmpd="sng" w14:algn="ctr">
                              <w14:noFill/>
                              <w14:prstDash w14:val="solid"/>
                              <w14:bevel/>
                            </w14:textOutline>
                          </w:rPr>
                          <w:t>Equity in Implementation Practice</w:t>
                        </w:r>
                      </w:hyperlink>
                      <w:r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Pr="003B6635">
                        <w:rPr>
                          <w:b w:val="0"/>
                          <w:bCs w:val="0"/>
                          <w:color w:val="000000" w:themeColor="text1"/>
                          <w:sz w:val="16"/>
                          <w:szCs w:val="16"/>
                          <w14:textOutline w14:w="12700" w14:cap="rnd" w14:cmpd="sng" w14:algn="ctr">
                            <w14:noFill/>
                            <w14:prstDash w14:val="solid"/>
                            <w14:bevel/>
                          </w14:textOutline>
                        </w:rPr>
                        <w:t>for more information on equity in implementation</w:t>
                      </w:r>
                      <w:r>
                        <w:rPr>
                          <w:b w:val="0"/>
                          <w:bCs w:val="0"/>
                          <w:color w:val="000000" w:themeColor="text1"/>
                          <w:sz w:val="16"/>
                          <w:szCs w:val="16"/>
                          <w14:textOutline w14:w="12700" w14:cap="rnd" w14:cmpd="sng" w14:algn="ctr">
                            <w14:noFill/>
                            <w14:prstDash w14:val="solid"/>
                            <w14:bevel/>
                          </w14:textOutline>
                        </w:rPr>
                        <w:t xml:space="preserve"> </w:t>
                      </w:r>
                      <w:r w:rsidRPr="003B6635">
                        <w:rPr>
                          <w:b w:val="0"/>
                          <w:bCs w:val="0"/>
                          <w:color w:val="000000" w:themeColor="text1"/>
                          <w:sz w:val="16"/>
                          <w:szCs w:val="16"/>
                          <w14:textOutline w14:w="12700" w14:cap="rnd" w14:cmpd="sng" w14:algn="ctr">
                            <w14:noFill/>
                            <w14:prstDash w14:val="solid"/>
                            <w14:bevel/>
                          </w14:textOutline>
                        </w:rPr>
                        <w:t>practice</w:t>
                      </w:r>
                      <w:r>
                        <w:rPr>
                          <w:b w:val="0"/>
                          <w:bCs w:val="0"/>
                          <w:color w:val="000000" w:themeColor="text1"/>
                          <w:sz w:val="16"/>
                          <w:szCs w:val="16"/>
                          <w14:textOutline w14:w="12700" w14:cap="rnd" w14:cmpd="sng" w14:algn="ctr">
                            <w14:noFill/>
                            <w14:prstDash w14:val="solid"/>
                            <w14:bevel/>
                          </w14:textOutline>
                        </w:rPr>
                        <w:t>.</w:t>
                      </w:r>
                    </w:p>
                  </w:txbxContent>
                </v:textbox>
                <w10:wrap type="through" side="right"/>
              </v:shape>
            </w:pict>
          </mc:Fallback>
        </mc:AlternateContent>
      </w:r>
      <w:r w:rsidRPr="001E6B70">
        <w:t xml:space="preserve">participants’ needs and perspectives, and with expected benefits for children and families </w:t>
      </w:r>
      <w:r w:rsidRPr="001E6B70">
        <w:fldChar w:fldCharType="begin">
          <w:fldData xml:space="preserve">PEVuZE5vdGU+PENpdGU+PEF1dGhvcj5BYXJvbnM8L0F1dGhvcj48WWVhcj4yMDEyPC9ZZWFyPjxS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</w:fldData>
        </w:fldChar>
      </w:r>
      <w:r w:rsidRPr="001E6B70">
        <w:instrText xml:space="preserve"> ADDIN EN.CITE </w:instrText>
      </w:r>
      <w:r w:rsidRPr="001E6B70">
        <w:fldChar w:fldCharType="begin">
          <w:fldData xml:space="preserve">PEVuZE5vdGU+PENpdGU+PEF1dGhvcj5BYXJvbnM8L0F1dGhvcj48WWVhcj4yMDEyPC9ZZWFyPjxS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</w:fldData>
        </w:fldChar>
      </w:r>
      <w:r w:rsidRPr="001E6B70">
        <w:instrText xml:space="preserve"> ADDIN EN.CITE.DATA </w:instrText>
      </w:r>
      <w:r w:rsidRPr="001E6B70">
        <w:fldChar w:fldCharType="end"/>
      </w:r>
      <w:r w:rsidRPr="001E6B70">
        <w:fldChar w:fldCharType="separate"/>
      </w:r>
      <w:r w:rsidRPr="001E6B70">
        <w:rPr>
          <w:noProof/>
        </w:rPr>
        <w:t>[7, 43, 6</w:t>
      </w:r>
      <w:r>
        <w:rPr>
          <w:noProof/>
        </w:rPr>
        <w:t>1</w:t>
      </w:r>
      <w:r w:rsidRPr="001E6B70">
        <w:rPr>
          <w:noProof/>
        </w:rPr>
        <w:t>–7</w:t>
      </w:r>
      <w:r>
        <w:rPr>
          <w:noProof/>
        </w:rPr>
        <w:t>2</w:t>
      </w:r>
      <w:r w:rsidRPr="001E6B70">
        <w:rPr>
          <w:noProof/>
        </w:rPr>
        <w:t>]</w:t>
      </w:r>
      <w:r w:rsidRPr="001E6B70">
        <w:fldChar w:fldCharType="end"/>
      </w:r>
      <w:r w:rsidRPr="001E6B70">
        <w:t>; and</w:t>
      </w:r>
    </w:p>
    <w:p w14:paraId="2A56BFEC" w14:textId="77777777" w:rsidR="003B6591" w:rsidRPr="001E6B70" w:rsidRDefault="003B6591" w:rsidP="003B6591">
      <w:pPr>
        <w:pStyle w:val="ListBullet"/>
        <w:numPr>
          <w:ilvl w:val="0"/>
          <w:numId w:val="73"/>
        </w:numPr>
        <w:tabs>
          <w:tab w:val="clear" w:pos="2520"/>
          <w:tab w:val="left" w:pos="810"/>
          <w:tab w:val="left" w:pos="1980"/>
        </w:tabs>
        <w:ind w:left="2610" w:hanging="450"/>
      </w:pPr>
      <w:r w:rsidRPr="001E6B70">
        <w:rPr>
          <w:b/>
          <w:bCs/>
        </w:rPr>
        <w:t>quality and outcome monitoring systems</w:t>
      </w:r>
      <w:r w:rsidRPr="001E6B70">
        <w:t xml:space="preserve"> to foster organizational improvement and program optimization </w:t>
      </w:r>
      <w:r w:rsidRPr="001E6B70">
        <w:fldChar w:fldCharType="begin">
          <w:fldData xml:space="preserve">PEVuZE5vdGU+PENpdGU+PEF1dGhvcj5DaGFtYmVyczwvQXV0aG9yPjxZZWFyPjIwMTM8L1llYXI+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Q2l0ZT48QXV0aG9yPk1leWVyczwvQXV0aG9yPjxZZWFy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</w:fldData>
        </w:fldChar>
      </w:r>
      <w:r w:rsidRPr="001E6B70">
        <w:instrText xml:space="preserve"> ADDIN EN.CITE </w:instrText>
      </w:r>
      <w:r w:rsidRPr="001E6B70">
        <w:fldChar w:fldCharType="begin">
          <w:fldData xml:space="preserve">PEVuZE5vdGU+PENpdGU+PEF1dGhvcj5DaGFtYmVyczwvQXV0aG9yPjxZZWFyPjIwMTM8L1llYXI+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Q2l0ZT48QXV0aG9yPk1leWVyczwvQXV0aG9yPjxZZWFy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</w:fldData>
        </w:fldChar>
      </w:r>
      <w:r w:rsidRPr="001E6B70">
        <w:instrText xml:space="preserve"> ADDIN EN.CITE.DATA </w:instrText>
      </w:r>
      <w:r w:rsidRPr="001E6B70">
        <w:fldChar w:fldCharType="end"/>
      </w:r>
      <w:r w:rsidRPr="001E6B70">
        <w:fldChar w:fldCharType="separate"/>
      </w:r>
      <w:r w:rsidRPr="001E6B70">
        <w:rPr>
          <w:noProof/>
        </w:rPr>
        <w:t>[7, 5</w:t>
      </w:r>
      <w:r>
        <w:rPr>
          <w:noProof/>
        </w:rPr>
        <w:t>4</w:t>
      </w:r>
      <w:r w:rsidRPr="001E6B70">
        <w:rPr>
          <w:noProof/>
        </w:rPr>
        <w:t>, 7</w:t>
      </w:r>
      <w:r>
        <w:rPr>
          <w:noProof/>
        </w:rPr>
        <w:t>3</w:t>
      </w:r>
      <w:r w:rsidRPr="001E6B70">
        <w:rPr>
          <w:noProof/>
        </w:rPr>
        <w:t>–8</w:t>
      </w:r>
      <w:r>
        <w:rPr>
          <w:noProof/>
        </w:rPr>
        <w:t>0</w:t>
      </w:r>
      <w:r w:rsidRPr="001E6B70">
        <w:rPr>
          <w:noProof/>
        </w:rPr>
        <w:t>]</w:t>
      </w:r>
      <w:r w:rsidRPr="001E6B70">
        <w:fldChar w:fldCharType="end"/>
      </w:r>
      <w:r w:rsidRPr="001E6B70">
        <w:t>.</w:t>
      </w:r>
    </w:p>
    <w:p w14:paraId="5D0D98D9" w14:textId="77777777" w:rsidR="003B6591" w:rsidRDefault="003B6591" w:rsidP="003B6591"/>
    <w:p w14:paraId="6DADAE0C" w14:textId="77777777" w:rsidR="003B6591" w:rsidRPr="001E6B70" w:rsidRDefault="003B6591" w:rsidP="003B6591">
      <w:pPr>
        <w:rPr>
          <w:rFonts w:eastAsiaTheme="minorHAnsi" w:cs="Helvetica"/>
          <w:color w:val="000000"/>
          <w14:ligatures w14:val="standardContextual"/>
        </w:rPr>
      </w:pPr>
      <w:r w:rsidRPr="001E6B70">
        <w:rPr>
          <w:iCs/>
        </w:rPr>
        <w:t>When engaging in community-wide prevention and well-being efforts,</w:t>
      </w:r>
      <w:r w:rsidRPr="001E6B70">
        <w:t xml:space="preserve"> it is important to bear in mind that programs and practices will always reach only a small segment of the intended population. To achieve population-level outcomes, it is essential to have a fourth type of system—</w:t>
      </w:r>
      <w:r w:rsidRPr="001E6B70">
        <w:rPr>
          <w:b/>
          <w:bCs/>
        </w:rPr>
        <w:t>media and networking</w:t>
      </w:r>
      <w:r w:rsidRPr="001E6B70">
        <w:t xml:space="preserve">—to spread knowledge and mobilize behavior change </w:t>
      </w:r>
      <w:r w:rsidRPr="001E6B70">
        <w:fldChar w:fldCharType="begin">
          <w:fldData xml:space="preserve">PEVuZE5vdGU+PENpdGU+PEF1dGhvcj5EZWFyaW5nPC9BdXRob3I+PFllYXI+MjAwODwvWWVhcj48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</w:fldData>
        </w:fldChar>
      </w:r>
      <w:r w:rsidRPr="001E6B70">
        <w:instrText xml:space="preserve"> ADDIN EN.CITE </w:instrText>
      </w:r>
      <w:r w:rsidRPr="001E6B70">
        <w:fldChar w:fldCharType="begin">
          <w:fldData xml:space="preserve">PEVuZE5vdGU+PENpdGU+PEF1dGhvcj5EZWFyaW5nPC9BdXRob3I+PFllYXI+MjAwODwvWWVhcj48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</w:fldData>
        </w:fldChar>
      </w:r>
      <w:r w:rsidRPr="001E6B70">
        <w:instrText xml:space="preserve"> ADDIN EN.CITE.DATA </w:instrText>
      </w:r>
      <w:r w:rsidRPr="001E6B70">
        <w:fldChar w:fldCharType="end"/>
      </w:r>
      <w:r w:rsidRPr="001E6B70">
        <w:fldChar w:fldCharType="separate"/>
      </w:r>
      <w:r w:rsidRPr="001E6B70">
        <w:rPr>
          <w:noProof/>
        </w:rPr>
        <w:t>[8, 9, 53, 8</w:t>
      </w:r>
      <w:r>
        <w:rPr>
          <w:noProof/>
        </w:rPr>
        <w:t>1</w:t>
      </w:r>
      <w:r w:rsidRPr="001E6B70">
        <w:rPr>
          <w:noProof/>
        </w:rPr>
        <w:t>–8</w:t>
      </w:r>
      <w:r>
        <w:rPr>
          <w:noProof/>
        </w:rPr>
        <w:t>5</w:t>
      </w:r>
      <w:r w:rsidRPr="001E6B70">
        <w:rPr>
          <w:noProof/>
        </w:rPr>
        <w:t>]</w:t>
      </w:r>
      <w:r w:rsidRPr="001E6B70">
        <w:fldChar w:fldCharType="end"/>
      </w:r>
      <w:r w:rsidRPr="001E6B70">
        <w:t>. Media systems, communications, and networking strategies can encourage potential program participants to seek support and influence positive parenting attitudes, knowledge, and skills beyond what is gained from direct practitioner-to-participant interactions</w:t>
      </w:r>
      <w:r w:rsidRPr="001E6B70">
        <w:rPr>
          <w:rFonts w:eastAsiaTheme="minorHAnsi" w:cs="Helvetica"/>
          <w:color w:val="000000"/>
          <w14:ligatures w14:val="standardContextual"/>
        </w:rPr>
        <w:t>.</w:t>
      </w:r>
    </w:p>
    <w:p w14:paraId="3AFAEDCF" w14:textId="77777777" w:rsidR="003B6591" w:rsidRPr="001E6B70" w:rsidRDefault="003B6591" w:rsidP="003B6591"/>
    <w:p w14:paraId="4781E3F5" w14:textId="77777777" w:rsidR="003B6591" w:rsidRPr="001E6B70" w:rsidRDefault="003B6591" w:rsidP="003B6591">
      <w:r w:rsidRPr="001E6B70">
        <w:t xml:space="preserve">Leadership and implementation teams provide the “who” of implementation. Evidence about Triple P implementation in </w:t>
      </w:r>
      <w:r>
        <w:t>North Carolina</w:t>
      </w:r>
      <w:r w:rsidRPr="001E6B70">
        <w:t xml:space="preserve"> has indicated that these teams play a significant role in developing other components of implementation capacity (e.g., workforce development systems and quality and outcome monitoring systems) and advancing positive community Triple P implementation outcomes [31, 8</w:t>
      </w:r>
      <w:r>
        <w:t>6</w:t>
      </w:r>
      <w:r w:rsidRPr="001E6B70">
        <w:t>, 8</w:t>
      </w:r>
      <w:r>
        <w:t>7</w:t>
      </w:r>
      <w:r w:rsidRPr="001E6B70">
        <w:t xml:space="preserve">]. In the ICTP integrated theory of change (Figure </w:t>
      </w:r>
      <w:r>
        <w:t>3.</w:t>
      </w:r>
      <w:r w:rsidRPr="001E6B70">
        <w:t xml:space="preserve">1), this is indicated by the darker green wedge around leadership, implementation teams, and coalitions. </w:t>
      </w:r>
    </w:p>
    <w:p w14:paraId="5D130BF6" w14:textId="77777777" w:rsidR="003B6591" w:rsidRPr="001E6B70" w:rsidRDefault="003B6591" w:rsidP="003B6591"/>
    <w:p w14:paraId="3EBED407" w14:textId="77777777" w:rsidR="003B6591" w:rsidRPr="001E6B70" w:rsidRDefault="003B6591" w:rsidP="003B6591">
      <w:r w:rsidRPr="001E6B70">
        <w:t>Several types of leadership and implementation team structures are promoted within community Triple P systems, including</w:t>
      </w:r>
    </w:p>
    <w:p w14:paraId="39D8ED74" w14:textId="77777777" w:rsidR="003B6591" w:rsidRPr="00AC222C" w:rsidRDefault="003B6591" w:rsidP="003B6591">
      <w:pPr>
        <w:pStyle w:val="ListBullet"/>
      </w:pPr>
      <w:r w:rsidRPr="00AC222C">
        <w:t>community Triple P leadership teams,</w:t>
      </w:r>
    </w:p>
    <w:p w14:paraId="521A5DF8" w14:textId="77777777" w:rsidR="003B6591" w:rsidRPr="00AC222C" w:rsidRDefault="003B6591" w:rsidP="003B6591">
      <w:pPr>
        <w:pStyle w:val="ListBullet"/>
      </w:pPr>
      <w:r w:rsidRPr="00AC222C">
        <w:t>community Triple P implementation teams,</w:t>
      </w:r>
    </w:p>
    <w:p w14:paraId="5893E356" w14:textId="77777777" w:rsidR="003B6591" w:rsidRPr="00AC222C" w:rsidRDefault="003B6591" w:rsidP="003B6591">
      <w:pPr>
        <w:pStyle w:val="ListBullet"/>
      </w:pPr>
      <w:r w:rsidRPr="00AC222C">
        <w:t>community Triple P coalitions, and</w:t>
      </w:r>
    </w:p>
    <w:p w14:paraId="3C8537D4" w14:textId="77777777" w:rsidR="003B6591" w:rsidRPr="00AC222C" w:rsidRDefault="003B6591" w:rsidP="003B6591">
      <w:pPr>
        <w:pStyle w:val="ListBullet"/>
      </w:pPr>
      <w:r w:rsidRPr="00AC222C">
        <w:t>Triple P service provider leadership and implementation teams.</w:t>
      </w:r>
    </w:p>
    <w:p w14:paraId="5DBB94D5" w14:textId="77777777" w:rsidR="003B6591" w:rsidRPr="001E6B70" w:rsidRDefault="003B6591" w:rsidP="003B6591">
      <w:r w:rsidRPr="001E6B70">
        <w:t xml:space="preserve">For more information about these teaming structures, including their unique and shared functions, see the </w:t>
      </w:r>
      <w:r>
        <w:t>NC</w:t>
      </w:r>
      <w:r w:rsidRPr="001E6B70">
        <w:t xml:space="preserve"> Triple P Model Scale-Up Plan.</w:t>
      </w:r>
    </w:p>
    <w:p w14:paraId="0049A0E6" w14:textId="77777777" w:rsidR="003B6591" w:rsidRPr="001E6B70" w:rsidRDefault="003B6591" w:rsidP="003B6591"/>
    <w:p w14:paraId="23AE5227" w14:textId="77777777" w:rsidR="003B6591" w:rsidRPr="001E6B70" w:rsidRDefault="003B6591" w:rsidP="003B6591">
      <w:r>
        <w:rPr>
          <w:rFonts w:eastAsia="Libre Baskerville"/>
          <w:noProof/>
        </w:rPr>
        <w:lastRenderedPageBreak/>
        <mc:AlternateContent>
          <mc:Choice Requires="wps">
            <w:drawing>
              <wp:anchor distT="0" distB="0" distL="114300" distR="274320" simplePos="0" relativeHeight="251659264" behindDoc="0" locked="0" layoutInCell="1" allowOverlap="0" wp14:anchorId="3C5B8A8B" wp14:editId="1EDECED7">
                <wp:simplePos x="0" y="0"/>
                <wp:positionH relativeFrom="column">
                  <wp:posOffset>-95250</wp:posOffset>
                </wp:positionH>
                <wp:positionV relativeFrom="paragraph">
                  <wp:posOffset>652780</wp:posOffset>
                </wp:positionV>
                <wp:extent cx="1212850" cy="2350135"/>
                <wp:effectExtent l="0" t="0" r="25400" b="12065"/>
                <wp:wrapThrough wrapText="right">
                  <wp:wrapPolygon edited="0">
                    <wp:start x="0" y="0"/>
                    <wp:lineTo x="0" y="21536"/>
                    <wp:lineTo x="19677" y="21536"/>
                    <wp:lineTo x="19677" y="11206"/>
                    <wp:lineTo x="21713" y="11031"/>
                    <wp:lineTo x="21713" y="10680"/>
                    <wp:lineTo x="19677" y="8404"/>
                    <wp:lineTo x="19677" y="0"/>
                    <wp:lineTo x="0" y="0"/>
                  </wp:wrapPolygon>
                </wp:wrapThrough>
                <wp:docPr id="252866241" name="Rectangle 3" descr="Please contact the ICTP project team through https://ictp.fpg.unc.edu/contact to request the following from the ICTP project team members and more broadly with the permission of the PSG: &#10;• NC Triple P Model Scale-Up Plan&#10;&#10;• Five-Year Strategic Plan Template"/>
                <wp:cNvGraphicFramePr/>
                <a:graphic xmlns:a="http://schemas.openxmlformats.org/drawingml/2006/main">
                  <a:graphicData uri="http://schemas.microsoft.com/office/word/2010/wordprocessingShape">
                    <wps:wsp>
                      <wps:cNvSpPr/>
                      <wps:spPr>
                        <a:xfrm>
                          <a:off x="0" y="0"/>
                          <a:ext cx="1212850" cy="2350135"/>
                        </a:xfrm>
                        <a:custGeom>
                          <a:avLst/>
                          <a:gdLst>
                            <a:gd name="connsiteX0" fmla="*/ 0 w 1644650"/>
                            <a:gd name="connsiteY0" fmla="*/ 0 h 2350135"/>
                            <a:gd name="connsiteX1" fmla="*/ 1068644 w 1644650"/>
                            <a:gd name="connsiteY1" fmla="*/ 0 h 2350135"/>
                            <a:gd name="connsiteX2" fmla="*/ 1068644 w 1644650"/>
                            <a:gd name="connsiteY2" fmla="*/ 1175068 h 2350135"/>
                            <a:gd name="connsiteX3" fmla="*/ 1233488 w 1644650"/>
                            <a:gd name="connsiteY3" fmla="*/ 1175068 h 2350135"/>
                            <a:gd name="connsiteX4" fmla="*/ 1233488 w 1644650"/>
                            <a:gd name="connsiteY4" fmla="*/ 1175068 h 2350135"/>
                            <a:gd name="connsiteX5" fmla="*/ 1644650 w 1644650"/>
                            <a:gd name="connsiteY5" fmla="*/ 1175068 h 2350135"/>
                            <a:gd name="connsiteX6" fmla="*/ 1233488 w 1644650"/>
                            <a:gd name="connsiteY6" fmla="*/ 1175068 h 2350135"/>
                            <a:gd name="connsiteX7" fmla="*/ 1233488 w 1644650"/>
                            <a:gd name="connsiteY7" fmla="*/ 1175068 h 2350135"/>
                            <a:gd name="connsiteX8" fmla="*/ 1068644 w 1644650"/>
                            <a:gd name="connsiteY8" fmla="*/ 1175068 h 2350135"/>
                            <a:gd name="connsiteX9" fmla="*/ 1068644 w 1644650"/>
                            <a:gd name="connsiteY9" fmla="*/ 2350135 h 2350135"/>
                            <a:gd name="connsiteX10" fmla="*/ 0 w 1644650"/>
                            <a:gd name="connsiteY10" fmla="*/ 2350135 h 2350135"/>
                            <a:gd name="connsiteX11" fmla="*/ 0 w 1644650"/>
                            <a:gd name="connsiteY11" fmla="*/ 0 h 2350135"/>
                            <a:gd name="connsiteX0" fmla="*/ 0 w 1233488"/>
                            <a:gd name="connsiteY0" fmla="*/ 0 h 2350135"/>
                            <a:gd name="connsiteX1" fmla="*/ 1068644 w 1233488"/>
                            <a:gd name="connsiteY1" fmla="*/ 0 h 2350135"/>
                            <a:gd name="connsiteX2" fmla="*/ 1068644 w 1233488"/>
                            <a:gd name="connsiteY2" fmla="*/ 1175068 h 2350135"/>
                            <a:gd name="connsiteX3" fmla="*/ 1233488 w 1233488"/>
                            <a:gd name="connsiteY3" fmla="*/ 1175068 h 2350135"/>
                            <a:gd name="connsiteX4" fmla="*/ 1233488 w 1233488"/>
                            <a:gd name="connsiteY4" fmla="*/ 1175068 h 2350135"/>
                            <a:gd name="connsiteX5" fmla="*/ 1233488 w 1233488"/>
                            <a:gd name="connsiteY5" fmla="*/ 1175068 h 2350135"/>
                            <a:gd name="connsiteX6" fmla="*/ 1233488 w 1233488"/>
                            <a:gd name="connsiteY6" fmla="*/ 1175068 h 2350135"/>
                            <a:gd name="connsiteX7" fmla="*/ 1068644 w 1233488"/>
                            <a:gd name="connsiteY7" fmla="*/ 1175068 h 2350135"/>
                            <a:gd name="connsiteX8" fmla="*/ 1068644 w 1233488"/>
                            <a:gd name="connsiteY8" fmla="*/ 2350135 h 2350135"/>
                            <a:gd name="connsiteX9" fmla="*/ 0 w 1233488"/>
                            <a:gd name="connsiteY9" fmla="*/ 2350135 h 2350135"/>
                            <a:gd name="connsiteX10" fmla="*/ 0 w 1233488"/>
                            <a:gd name="connsiteY10" fmla="*/ 0 h 2350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33488" h="2350135">
                              <a:moveTo>
                                <a:pt x="0" y="0"/>
                              </a:moveTo>
                              <a:lnTo>
                                <a:pt x="1068644" y="0"/>
                              </a:lnTo>
                              <a:lnTo>
                                <a:pt x="1068644" y="1175068"/>
                              </a:lnTo>
                              <a:lnTo>
                                <a:pt x="1233488" y="1175068"/>
                              </a:lnTo>
                              <a:lnTo>
                                <a:pt x="1233488" y="1175068"/>
                              </a:lnTo>
                              <a:lnTo>
                                <a:pt x="1233488" y="1175068"/>
                              </a:lnTo>
                              <a:lnTo>
                                <a:pt x="1233488" y="1175068"/>
                              </a:lnTo>
                              <a:lnTo>
                                <a:pt x="1068644" y="1175068"/>
                              </a:lnTo>
                              <a:lnTo>
                                <a:pt x="1068644" y="2350135"/>
                              </a:lnTo>
                              <a:lnTo>
                                <a:pt x="0" y="2350135"/>
                              </a:lnTo>
                              <a:lnTo>
                                <a:pt x="0" y="0"/>
                              </a:lnTo>
                              <a:close/>
                            </a:path>
                          </a:pathLst>
                        </a:custGeom>
                        <a:solidFill>
                          <a:schemeClr val="bg1"/>
                        </a:solidFill>
                        <a:ln w="1905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307B1687" w14:textId="77777777" w:rsidR="003B6591" w:rsidRDefault="003B6591" w:rsidP="003B6591">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7D1C016C" w14:textId="77777777" w:rsidR="003B6591" w:rsidRPr="00A36CF7" w:rsidRDefault="003B6591" w:rsidP="003B6591">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72FB0C1E" wp14:editId="240CD33C">
                                  <wp:extent cx="457200" cy="457200"/>
                                  <wp:effectExtent l="0" t="0" r="0" b="0"/>
                                  <wp:docPr id="192035830" name="Graphic 6" descr="Open envelope outline icon to represent email ICTP Project for further documentatio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10"/>
                                          </pic:cNvPr>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 cy="457200"/>
                                          </a:xfrm>
                                          <a:prstGeom prst="rect">
                                            <a:avLst/>
                                          </a:prstGeom>
                                        </pic:spPr>
                                      </pic:pic>
                                    </a:graphicData>
                                  </a:graphic>
                                </wp:inline>
                              </w:drawing>
                            </w:r>
                          </w:p>
                          <w:p w14:paraId="366F77E8" w14:textId="77777777" w:rsidR="003B6591" w:rsidRPr="00A36CF7" w:rsidRDefault="003B6591" w:rsidP="003B6591">
                            <w:pPr>
                              <w:pStyle w:val="FigureTitles"/>
                              <w:rPr>
                                <w:rFonts w:eastAsiaTheme="minorHAnsi" w:cs="Open Sans"/>
                                <w:b w:val="0"/>
                                <w:bCs w:val="0"/>
                                <w:color w:val="000000"/>
                                <w:sz w:val="18"/>
                                <w:szCs w:val="18"/>
                                <w:lang w:eastAsia="ja-JP"/>
                              </w:rPr>
                            </w:pPr>
                          </w:p>
                          <w:p w14:paraId="6D57D9DE" w14:textId="77777777" w:rsidR="003B6591" w:rsidRPr="004836BB" w:rsidRDefault="003B6591" w:rsidP="003B6591">
                            <w:pPr>
                              <w:pStyle w:val="CallOutBoxBullets"/>
                              <w:numPr>
                                <w:ilvl w:val="0"/>
                                <w:numId w:val="0"/>
                              </w:numPr>
                              <w:ind w:right="0"/>
                            </w:pPr>
                            <w:r>
                              <w:rPr>
                                <w:b w:val="0"/>
                                <w:bCs w:val="0"/>
                              </w:rPr>
                              <w:t xml:space="preserve">Please </w:t>
                            </w:r>
                            <w:hyperlink r:id="rId13" w:history="1">
                              <w:r w:rsidRPr="0098560B">
                                <w:rPr>
                                  <w:rStyle w:val="Hyperlink"/>
                                  <w:b w:val="0"/>
                                  <w:bCs w:val="0"/>
                                  <w:sz w:val="16"/>
                                </w:rPr>
                                <w:t>contact us</w:t>
                              </w:r>
                            </w:hyperlink>
                            <w:r>
                              <w:rPr>
                                <w:b w:val="0"/>
                                <w:bCs w:val="0"/>
                              </w:rPr>
                              <w:t xml:space="preserve"> </w:t>
                            </w:r>
                            <w:r w:rsidRPr="00197CF6">
                              <w:rPr>
                                <w:b w:val="0"/>
                                <w:bCs w:val="0"/>
                              </w:rPr>
                              <w:t xml:space="preserve">to request </w:t>
                            </w:r>
                            <w:r>
                              <w:rPr>
                                <w:b w:val="0"/>
                                <w:bCs w:val="0"/>
                              </w:rPr>
                              <w:t>plan</w:t>
                            </w:r>
                            <w:r w:rsidRPr="00197CF6">
                              <w:rPr>
                                <w:b w:val="0"/>
                                <w:bCs w:val="0"/>
                              </w:rPr>
                              <w:t xml:space="preserve"> from the ICTP project team members and more broadly with the permission of the </w:t>
                            </w:r>
                            <w:r>
                              <w:rPr>
                                <w:b w:val="0"/>
                                <w:bCs w:val="0"/>
                              </w:rPr>
                              <w:t>PSG</w:t>
                            </w:r>
                            <w:r w:rsidRPr="00197CF6">
                              <w:rPr>
                                <w:b w:val="0"/>
                                <w:bCs w:val="0"/>
                              </w:rPr>
                              <w:t xml:space="preserve"> projects</w:t>
                            </w:r>
                            <w:r>
                              <w:rPr>
                                <w:b w:val="0"/>
                                <w:bCs w:val="0"/>
                              </w:rPr>
                              <w:t>.</w:t>
                            </w:r>
                          </w:p>
                          <w:p w14:paraId="5E4E0AA4" w14:textId="77777777" w:rsidR="003B6591" w:rsidRPr="004836BB" w:rsidRDefault="003B6591" w:rsidP="003B6591">
                            <w:pPr>
                              <w:pStyle w:val="CallOutBoxBullets"/>
                              <w:numPr>
                                <w:ilvl w:val="0"/>
                                <w:numId w:val="0"/>
                              </w:numPr>
                              <w:ind w:left="90" w:hanging="90"/>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C5B8A8B" id="_x0000_s1027" alt="Please contact the ICTP project team through https://ictp.fpg.unc.edu/contact to request the following from the ICTP project team members and more broadly with the permission of the PSG: &#10;• NC Triple P Model Scale-Up Plan&#10;&#10;• Five-Year Strategic Plan Template" style="position:absolute;left:0;text-align:left;margin-left:-7.5pt;margin-top:51.4pt;width:95.5pt;height:185.05pt;z-index:25165926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33488,235013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" o:allowoverlap="f" adj="-11796480,,5400" path="m,l1068644,r,1175068l1233488,1175068r,l1233488,1175068r,l1068644,1175068r,1175067l,2350135,,xe" fillcolor="white [3212]" strokecolor="#487b97 [3205]" strokeweight="1.5pt">
                <v:stroke joinstyle="miter"/>
                <v:formulas/>
                <v:path arrowok="t" o:connecttype="custom" o:connectlocs="0,0;1050764,0;1050764,1175068;1212850,1175068;1212850,1175068;1212850,1175068;1212850,1175068;1050764,1175068;1050764,2350135;0,2350135;0,0" o:connectangles="0,0,0,0,0,0,0,0,0,0,0" textboxrect="0,0,1233488,2350135"/>
                <v:textbox inset=",7.2pt,14.4pt,0">
                  <w:txbxContent>
                    <w:p w14:paraId="307B1687" w14:textId="77777777" w:rsidR="003B6591" w:rsidRDefault="003B6591" w:rsidP="003B6591">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7D1C016C" w14:textId="77777777" w:rsidR="003B6591" w:rsidRPr="00A36CF7" w:rsidRDefault="003B6591" w:rsidP="003B6591">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72FB0C1E" wp14:editId="240CD33C">
                            <wp:extent cx="457200" cy="457200"/>
                            <wp:effectExtent l="0" t="0" r="0" b="0"/>
                            <wp:docPr id="192035830" name="Graphic 6" descr="Open envelope outline icon to represent email ICTP Project for further documentation">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14"/>
                                    </pic:cNvPr>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57200" cy="457200"/>
                                    </a:xfrm>
                                    <a:prstGeom prst="rect">
                                      <a:avLst/>
                                    </a:prstGeom>
                                  </pic:spPr>
                                </pic:pic>
                              </a:graphicData>
                            </a:graphic>
                          </wp:inline>
                        </w:drawing>
                      </w:r>
                    </w:p>
                    <w:p w14:paraId="366F77E8" w14:textId="77777777" w:rsidR="003B6591" w:rsidRPr="00A36CF7" w:rsidRDefault="003B6591" w:rsidP="003B6591">
                      <w:pPr>
                        <w:pStyle w:val="FigureTitles"/>
                        <w:rPr>
                          <w:rFonts w:eastAsiaTheme="minorHAnsi" w:cs="Open Sans"/>
                          <w:b w:val="0"/>
                          <w:bCs w:val="0"/>
                          <w:color w:val="000000"/>
                          <w:sz w:val="18"/>
                          <w:szCs w:val="18"/>
                          <w:lang w:eastAsia="ja-JP"/>
                        </w:rPr>
                      </w:pPr>
                    </w:p>
                    <w:p w14:paraId="6D57D9DE" w14:textId="77777777" w:rsidR="003B6591" w:rsidRPr="004836BB" w:rsidRDefault="003B6591" w:rsidP="003B6591">
                      <w:pPr>
                        <w:pStyle w:val="CallOutBoxBullets"/>
                        <w:numPr>
                          <w:ilvl w:val="0"/>
                          <w:numId w:val="0"/>
                        </w:numPr>
                        <w:ind w:right="0"/>
                      </w:pPr>
                      <w:r>
                        <w:rPr>
                          <w:b w:val="0"/>
                          <w:bCs w:val="0"/>
                        </w:rPr>
                        <w:t xml:space="preserve">Please </w:t>
                      </w:r>
                      <w:hyperlink r:id="rId17" w:history="1">
                        <w:r w:rsidRPr="0098560B">
                          <w:rPr>
                            <w:rStyle w:val="Hyperlink"/>
                            <w:b w:val="0"/>
                            <w:bCs w:val="0"/>
                            <w:sz w:val="16"/>
                          </w:rPr>
                          <w:t>contact us</w:t>
                        </w:r>
                      </w:hyperlink>
                      <w:r>
                        <w:rPr>
                          <w:b w:val="0"/>
                          <w:bCs w:val="0"/>
                        </w:rPr>
                        <w:t xml:space="preserve"> </w:t>
                      </w:r>
                      <w:r w:rsidRPr="00197CF6">
                        <w:rPr>
                          <w:b w:val="0"/>
                          <w:bCs w:val="0"/>
                        </w:rPr>
                        <w:t xml:space="preserve">to request </w:t>
                      </w:r>
                      <w:r>
                        <w:rPr>
                          <w:b w:val="0"/>
                          <w:bCs w:val="0"/>
                        </w:rPr>
                        <w:t>plan</w:t>
                      </w:r>
                      <w:r w:rsidRPr="00197CF6">
                        <w:rPr>
                          <w:b w:val="0"/>
                          <w:bCs w:val="0"/>
                        </w:rPr>
                        <w:t xml:space="preserve"> from the ICTP project team members and more broadly with the permission of the </w:t>
                      </w:r>
                      <w:r>
                        <w:rPr>
                          <w:b w:val="0"/>
                          <w:bCs w:val="0"/>
                        </w:rPr>
                        <w:t>PSG</w:t>
                      </w:r>
                      <w:r w:rsidRPr="00197CF6">
                        <w:rPr>
                          <w:b w:val="0"/>
                          <w:bCs w:val="0"/>
                        </w:rPr>
                        <w:t xml:space="preserve"> projects</w:t>
                      </w:r>
                      <w:r>
                        <w:rPr>
                          <w:b w:val="0"/>
                          <w:bCs w:val="0"/>
                        </w:rPr>
                        <w:t>.</w:t>
                      </w:r>
                    </w:p>
                    <w:p w14:paraId="5E4E0AA4" w14:textId="77777777" w:rsidR="003B6591" w:rsidRPr="004836BB" w:rsidRDefault="003B6591" w:rsidP="003B6591">
                      <w:pPr>
                        <w:pStyle w:val="CallOutBoxBullets"/>
                        <w:numPr>
                          <w:ilvl w:val="0"/>
                          <w:numId w:val="0"/>
                        </w:numPr>
                        <w:ind w:left="90" w:hanging="90"/>
                      </w:pPr>
                    </w:p>
                  </w:txbxContent>
                </v:textbox>
                <w10:wrap type="through" side="right"/>
              </v:shape>
            </w:pict>
          </mc:Fallback>
        </mc:AlternateContent>
      </w:r>
      <w:r w:rsidRPr="001E6B70">
        <w:t xml:space="preserve">Workforce development systems, quality and outcome monitoring systems, and media and networking systems are considered integrated and compensatory </w:t>
      </w:r>
      <w:r w:rsidRPr="001E6B70">
        <w:fldChar w:fldCharType="begin"/>
      </w:r>
      <w:r w:rsidRPr="001E6B70">
        <w:instrText xml:space="preserve"> ADDIN EN.CITE &lt;EndNote&gt;&lt;Cite&gt;&lt;Author&gt;Metz&lt;/Author&gt;&lt;Year&gt;2012&lt;/Year&gt;&lt;RecNum&gt;2026&lt;/RecNum&gt;&lt;DisplayText&gt;[36]&lt;/DisplayText&gt;&lt;record&gt;&lt;rec-number&gt;2026&lt;/rec-number&gt;&lt;foreign-keys&gt;&lt;key app="EN" db-id="92tw0sxaredrdoeva2ovde9md0ept0ezp55z" timestamp="0"&gt;2026&lt;/key&gt;&lt;/foreign-keys&gt;&lt;ref-type name="Journal Article"&gt;17&lt;/ref-type&gt;&lt;contributors&gt;&lt;authors&gt;&lt;author&gt;Metz, A.&lt;/author&gt;&lt;author&gt;Bartley, L.&lt;/author&gt;&lt;/authors&gt;&lt;/contributors&gt;&lt;titles&gt;&lt;title&gt;Active implementation frameworks for program success&lt;/title&gt;&lt;secondary-title&gt;Zero to Three&lt;/secondary-title&gt;&lt;/titles&gt;&lt;periodical&gt;&lt;full-title&gt;Zero to Three&lt;/full-title&gt;&lt;/periodical&gt;&lt;pages&gt;11-18&lt;/pages&gt;&lt;volume&gt;32&lt;/volume&gt;&lt;number&gt;4&lt;/number&gt;&lt;section&gt;11&lt;/section&gt;&lt;keywords&gt;&lt;keyword&gt;Active Implementation Frameworks&lt;/keyword&gt;&lt;keyword&gt;Child welfare&lt;/keyword&gt;&lt;keyword&gt;Implementation stages&lt;/keyword&gt;&lt;keyword&gt;Implementation teams&lt;/keyword&gt;&lt;keyword&gt;Implementation drivers, drivers review&lt;/keyword&gt;&lt;keyword&gt;Systems alignment&lt;/keyword&gt;&lt;/keywords&gt;&lt;dates&gt;&lt;year&gt;2012&lt;/year&gt;&lt;/dates&gt;&lt;urls&gt;&lt;/urls&gt;&lt;/record&gt;&lt;/Cite&gt;&lt;/EndNote&gt;</w:instrText>
      </w:r>
      <w:r w:rsidRPr="001E6B70">
        <w:fldChar w:fldCharType="separate"/>
      </w:r>
      <w:r w:rsidRPr="001E6B70">
        <w:rPr>
          <w:noProof/>
        </w:rPr>
        <w:t>[7]</w:t>
      </w:r>
      <w:r w:rsidRPr="001E6B70">
        <w:fldChar w:fldCharType="end"/>
      </w:r>
      <w:r w:rsidRPr="001E6B70">
        <w:t xml:space="preserve">, meaning that they operate in concert and often overlap with and influence each other in various ways. For example, quality and outcome data can be collected about workforce development efforts or be used to improve media and networking efforts. This concept is demonstrated by circular arrows in this area of the ICTP integrated theory of change (Figure </w:t>
      </w:r>
      <w:r>
        <w:t>3.</w:t>
      </w:r>
      <w:r w:rsidRPr="001E6B70">
        <w:t xml:space="preserve">1). More information about these implementation capacities as related to expectations within the NC Triple P System is also available in the </w:t>
      </w:r>
      <w:r w:rsidRPr="00732D24">
        <w:rPr>
          <w:shd w:val="clear" w:color="auto" w:fill="EEF6FA"/>
        </w:rPr>
        <w:t>NC Triple P Model Scale-Up Plan</w:t>
      </w:r>
      <w:r w:rsidRPr="001E6B70">
        <w:t>.</w:t>
      </w:r>
    </w:p>
    <w:p w14:paraId="7192574A" w14:textId="77777777" w:rsidR="003B6591" w:rsidRPr="001E6B70" w:rsidRDefault="003B6591" w:rsidP="003B6591"/>
    <w:p w14:paraId="162BB828" w14:textId="77777777" w:rsidR="003B6591" w:rsidRPr="00AC222C" w:rsidRDefault="003B6591" w:rsidP="003B6591">
      <w:r w:rsidRPr="001E6B70">
        <w:t xml:space="preserve">Multilevel support systems are typically required to foster the development and sustainment of implementation capacities across a region or state. Figure </w:t>
      </w:r>
      <w:r>
        <w:t>3.</w:t>
      </w:r>
      <w:r w:rsidRPr="001E6B70">
        <w:t xml:space="preserve">3 presents the ideal multilevel system of Triple P support in </w:t>
      </w:r>
      <w:r>
        <w:t>North Carolina</w:t>
      </w:r>
      <w:r w:rsidRPr="001E6B70">
        <w:t xml:space="preserve">, </w:t>
      </w:r>
      <w:r>
        <w:t xml:space="preserve">which </w:t>
      </w:r>
      <w:r w:rsidRPr="001E6B70">
        <w:t xml:space="preserve">can inform similar models within other locations. The cascading tiers of support provide ways to communicate meaningful roles within each level </w:t>
      </w:r>
      <w:r w:rsidRPr="003B58CE">
        <w:rPr>
          <w:highlight w:val="lightGray"/>
        </w:rPr>
        <w:t>o</w:t>
      </w:r>
      <w:r w:rsidRPr="00AC222C">
        <w:rPr>
          <w:highlight w:val="lightGray"/>
        </w:rPr>
        <w:t>f</w:t>
      </w:r>
      <w:r w:rsidRPr="00AC222C">
        <w:t xml:space="preserve"> a regional or statewide system and support the overall success of initiatives </w:t>
      </w:r>
      <w:r w:rsidRPr="00AC222C">
        <w:fldChar w:fldCharType="begin"/>
      </w:r>
      <w:r w:rsidRPr="00AC222C">
        <w:instrText xml:space="preserve"> ADDIN EN.CITE &lt;EndNote&gt;&lt;Cite&gt;&lt;Author&gt;Fixsen&lt;/Author&gt;&lt;Year&gt;2013&lt;/Year&gt;&lt;RecNum&gt;932&lt;/RecNum&gt;&lt;DisplayText&gt;[35, 36]&lt;/DisplayText&gt;&lt;record&gt;&lt;rec-number&gt;932&lt;/rec-number&gt;&lt;foreign-keys&gt;&lt;key app="EN" db-id="92tw0sxaredrdoeva2ovde9md0ept0ezp55z" timestamp="0"&gt;932&lt;/key&gt;&lt;/foreign-keys&gt;&lt;ref-type name="Journal Article"&gt;17&lt;/ref-type&gt;&lt;contributors&gt;&lt;authors&gt;&lt;author&gt;Fixsen, Dean&lt;/author&gt;&lt;author&gt;Blase, Karen&lt;/author&gt;&lt;author&gt;Metz, Allison&lt;/author&gt;&lt;author&gt;Van Dyke, Melissa&lt;/author&gt;&lt;/authors&gt;&lt;/contributors&gt;&lt;titles&gt;&lt;title&gt;Statewide implementation of evidence-based programs&lt;/title&gt;&lt;secondary-title&gt;Exceptional Children (Special Issue)&lt;/secondary-title&gt;&lt;/titles&gt;&lt;periodical&gt;&lt;full-title&gt;Exceptional Children (Special Issue)&lt;/full-title&gt;&lt;/periodical&gt;&lt;pages&gt;213-230&lt;/pages&gt;&lt;volume&gt;79&lt;/volume&gt;&lt;number&gt;2&lt;/number&gt;&lt;keywords&gt;&lt;keyword&gt;Implementation framework, operationalize program, scale up framework, statewide, PEP-PIP, practice-policy communication cycle&lt;/keyword&gt;&lt;/keywords&gt;&lt;dates&gt;&lt;year&gt;2013&lt;/year&gt;&lt;/dates&gt;&lt;urls&gt;&lt;/urls&gt;&lt;/record&gt;&lt;/Cite&gt;&lt;Cite&gt;&lt;Author&gt;Metz&lt;/Author&gt;&lt;Year&gt;2012&lt;/Year&gt;&lt;RecNum&gt;2026&lt;/RecNum&gt;&lt;record&gt;&lt;rec-number&gt;2026&lt;/rec-number&gt;&lt;foreign-keys&gt;&lt;key app="EN" db-id="92tw0sxaredrdoeva2ovde9md0ept0ezp55z" timestamp="0"&gt;2026&lt;/key&gt;&lt;/foreign-keys&gt;&lt;ref-type name="Journal Article"&gt;17&lt;/ref-type&gt;&lt;contributors&gt;&lt;authors&gt;&lt;author&gt;Metz, A.&lt;/author&gt;&lt;author&gt;Bartley, L.&lt;/author&gt;&lt;/authors&gt;&lt;/contributors&gt;&lt;titles&gt;&lt;title&gt;Active implementation frameworks for program success&lt;/title&gt;&lt;secondary-title&gt;Zero to Three&lt;/secondary-title&gt;&lt;/titles&gt;&lt;periodical&gt;&lt;full-title&gt;Zero to Three&lt;/full-title&gt;&lt;/periodical&gt;&lt;pages&gt;11-18&lt;/pages&gt;&lt;volume&gt;32&lt;/volume&gt;&lt;number&gt;4&lt;/number&gt;&lt;section&gt;11&lt;/section&gt;&lt;keywords&gt;&lt;keyword&gt;Active Implementation Frameworks&lt;/keyword&gt;&lt;keyword&gt;Child welfare&lt;/keyword&gt;&lt;keyword&gt;Implementation stages&lt;/keyword&gt;&lt;keyword&gt;Implementation teams&lt;/keyword&gt;&lt;keyword&gt;Implementation drivers, drivers review&lt;/keyword&gt;&lt;keyword&gt;Systems alignment&lt;/keyword&gt;&lt;/keywords&gt;&lt;dates&gt;&lt;year&gt;2012&lt;/year&gt;&lt;/dates&gt;&lt;urls&gt;&lt;/urls&gt;&lt;/record&gt;&lt;/Cite&gt;&lt;/EndNote&gt;</w:instrText>
      </w:r>
      <w:r w:rsidRPr="00AC222C">
        <w:fldChar w:fldCharType="separate"/>
      </w:r>
      <w:r w:rsidRPr="00AC222C">
        <w:t>[7, 36]</w:t>
      </w:r>
      <w:r w:rsidRPr="00AC222C">
        <w:fldChar w:fldCharType="end"/>
      </w:r>
      <w:r w:rsidRPr="00AC222C">
        <w:t>. Although Figure 3.3 depicts support feedback loops between only single levels of the system, feedback from and to each level of the system is necessary for authentic co-creation processes and ongoing quality improvement.</w:t>
      </w:r>
    </w:p>
    <w:p w14:paraId="26449D31" w14:textId="77777777" w:rsidR="003B6591" w:rsidRDefault="003B6591" w:rsidP="003B6591"/>
    <w:p w14:paraId="314F1F4B" w14:textId="77777777" w:rsidR="003B6591" w:rsidRDefault="003B6591" w:rsidP="003B6591">
      <w:r w:rsidRPr="003B342F">
        <w:rPr>
          <w:b/>
          <w:bCs/>
        </w:rPr>
        <w:t>Figure 3.3</w:t>
      </w:r>
      <w:r>
        <w:t xml:space="preserve"> Ideal Model of Multilevel Support for the NC Triple P System. </w:t>
      </w:r>
    </w:p>
    <w:p w14:paraId="43704674" w14:textId="77777777" w:rsidR="003B6591" w:rsidRPr="009C6898" w:rsidRDefault="003B6591" w:rsidP="003B6591">
      <w:pPr>
        <w:pStyle w:val="FigureTitles"/>
      </w:pPr>
      <w:r>
        <w:rPr>
          <w:noProof/>
        </w:rPr>
        <w:drawing>
          <wp:inline distT="0" distB="0" distL="0" distR="0" wp14:anchorId="64B1C780" wp14:editId="133F5896">
            <wp:extent cx="6170211" cy="3285067"/>
            <wp:effectExtent l="0" t="0" r="2540" b="4445"/>
            <wp:docPr id="869777340" name="Picture 1" descr="A visualization of an Ideal Model of Triple P Support Across North Carolina, described in the previous para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77340" name="Picture 1" descr="A visualization of an Ideal Model of Triple P Support Across North Carolina, described in the previous paragraph."/>
                    <pic:cNvPicPr/>
                  </pic:nvPicPr>
                  <pic:blipFill>
                    <a:blip r:embed="rId18">
                      <a:extLst>
                        <a:ext uri="{28A0092B-C50C-407E-A947-70E740481C1C}">
                          <a14:useLocalDpi xmlns:a14="http://schemas.microsoft.com/office/drawing/2010/main" val="0"/>
                        </a:ext>
                      </a:extLst>
                    </a:blip>
                    <a:stretch>
                      <a:fillRect/>
                    </a:stretch>
                  </pic:blipFill>
                  <pic:spPr>
                    <a:xfrm>
                      <a:off x="0" y="0"/>
                      <a:ext cx="6212231" cy="3307439"/>
                    </a:xfrm>
                    <a:prstGeom prst="rect">
                      <a:avLst/>
                    </a:prstGeom>
                  </pic:spPr>
                </pic:pic>
              </a:graphicData>
            </a:graphic>
          </wp:inline>
        </w:drawing>
      </w:r>
    </w:p>
    <w:p w14:paraId="454BB18C" w14:textId="77777777" w:rsidR="003B6591" w:rsidRDefault="003B6591" w:rsidP="003B6591">
      <w:pPr>
        <w:pStyle w:val="ListBullet"/>
        <w:numPr>
          <w:ilvl w:val="0"/>
          <w:numId w:val="0"/>
        </w:numPr>
      </w:pPr>
    </w:p>
    <w:p w14:paraId="03E726CC" w14:textId="77777777" w:rsidR="003B6591" w:rsidRPr="001E6B70" w:rsidRDefault="003B6591" w:rsidP="003B6591">
      <w:pPr>
        <w:pStyle w:val="Heading3"/>
      </w:pPr>
      <w:r w:rsidRPr="001E6B70">
        <w:lastRenderedPageBreak/>
        <w:t>System Performance</w:t>
      </w:r>
    </w:p>
    <w:p w14:paraId="55C818E7" w14:textId="77777777" w:rsidR="003B6591" w:rsidRPr="001E6B70" w:rsidRDefault="003B6591" w:rsidP="003B6591">
      <w:r w:rsidRPr="001E6B70">
        <w:t xml:space="preserve">The “System Performance” section of the ICTP integrated theory of change (Figure </w:t>
      </w:r>
      <w:r>
        <w:t>3.</w:t>
      </w:r>
      <w:r w:rsidRPr="001E6B70">
        <w:t xml:space="preserve">1) demonstrates </w:t>
      </w:r>
      <w:r w:rsidRPr="001E6B70">
        <w:rPr>
          <w:i/>
          <w:iCs/>
        </w:rPr>
        <w:t>implementation performance</w:t>
      </w:r>
      <w:r w:rsidRPr="001E6B70">
        <w:t xml:space="preserve"> </w:t>
      </w:r>
      <w:r w:rsidRPr="001E6B70">
        <w:rPr>
          <w:i/>
          <w:iCs/>
        </w:rPr>
        <w:t>outcomes</w:t>
      </w:r>
      <w:r w:rsidRPr="001E6B70">
        <w:t xml:space="preserve"> that align with the four implementation capacity components described in the preceding section. </w:t>
      </w:r>
      <w:proofErr w:type="spellStart"/>
      <w:r w:rsidRPr="001E6B70">
        <w:t>Chinman</w:t>
      </w:r>
      <w:proofErr w:type="spellEnd"/>
      <w:r w:rsidRPr="001E6B70">
        <w:t xml:space="preserve"> and colleagues [1] define implementation performance as “the level of quality at which [essential implementation practices] are carried out” (p. 3). The ICTP integrated theory of change details five essential implementation practices:</w:t>
      </w:r>
    </w:p>
    <w:p w14:paraId="787049FB" w14:textId="77777777" w:rsidR="003B6591" w:rsidRPr="001E6B70" w:rsidRDefault="003B6591" w:rsidP="003B6591">
      <w:pPr>
        <w:pStyle w:val="ListBullet"/>
      </w:pPr>
      <w:r w:rsidRPr="001E6B70">
        <w:t xml:space="preserve">leading and supporting Triple P implementation and scale-up, including committing to equitable partnerships, identifying and addressing implementation barriers, and spreading </w:t>
      </w:r>
      <w:proofErr w:type="gramStart"/>
      <w:r w:rsidRPr="001E6B70">
        <w:t>successes;</w:t>
      </w:r>
      <w:proofErr w:type="gramEnd"/>
    </w:p>
    <w:p w14:paraId="06D309E3" w14:textId="77777777" w:rsidR="003B6591" w:rsidRPr="001E6B70" w:rsidRDefault="003B6591" w:rsidP="003B6591">
      <w:pPr>
        <w:pStyle w:val="ListBullet"/>
      </w:pPr>
      <w:r w:rsidRPr="001E6B70">
        <w:t xml:space="preserve">developing confident and competent Triple P practitioners who can deliver Triple P with fidelity and in response to parent needs, preferences, and social and cultural identities and </w:t>
      </w:r>
      <w:proofErr w:type="gramStart"/>
      <w:r w:rsidRPr="001E6B70">
        <w:t>histories;</w:t>
      </w:r>
      <w:proofErr w:type="gramEnd"/>
    </w:p>
    <w:p w14:paraId="692F0BED" w14:textId="77777777" w:rsidR="003B6591" w:rsidRPr="001E6B70" w:rsidRDefault="003B6591" w:rsidP="003B6591">
      <w:pPr>
        <w:pStyle w:val="ListBullet"/>
      </w:pPr>
      <w:r w:rsidRPr="001E6B70">
        <w:t xml:space="preserve">gathering, analyzing, and reporting—to the right people at the right times, including community members—program and implementation data related to Triple P </w:t>
      </w:r>
      <w:proofErr w:type="gramStart"/>
      <w:r w:rsidRPr="001E6B70">
        <w:t>delivery;</w:t>
      </w:r>
      <w:proofErr w:type="gramEnd"/>
    </w:p>
    <w:p w14:paraId="4CE9615B" w14:textId="77777777" w:rsidR="003B6591" w:rsidRPr="001E6B70" w:rsidRDefault="003B6591" w:rsidP="003B6591">
      <w:pPr>
        <w:pStyle w:val="ListBullet"/>
      </w:pPr>
      <w:r w:rsidRPr="001E6B70">
        <w:t xml:space="preserve">facilitating system-wide learning and continuous quality improvement of Triple P implementation, delivery, and outcomes; and </w:t>
      </w:r>
    </w:p>
    <w:p w14:paraId="3048CD3B" w14:textId="77777777" w:rsidR="003B6591" w:rsidRPr="001E6B70" w:rsidRDefault="003B6591" w:rsidP="003B6591">
      <w:pPr>
        <w:pStyle w:val="ListBullet"/>
      </w:pPr>
      <w:r w:rsidRPr="001E6B70">
        <w:t>mobilizing knowledge and behavior change across communities, beyond that created by direct interactions between practitioners and program participants.</w:t>
      </w:r>
    </w:p>
    <w:p w14:paraId="73F61CDC" w14:textId="77777777" w:rsidR="003B6591" w:rsidRPr="001E6B70" w:rsidRDefault="003B6591" w:rsidP="003B6591">
      <w:r w:rsidRPr="001E6B70">
        <w:t xml:space="preserve">These performance indicators are high level and may be further broken down into more specific performance behaviors. For example, leading and supporting Triple P implementation may involve executive leaders’ ongoing demonstration of commitment to Triple P implementation (i.e., “implementation climate”) and aligning community prevention strategies through common approaches and intended outcomes </w:t>
      </w:r>
      <w:r w:rsidRPr="001E6B70">
        <w:fldChar w:fldCharType="begin">
          <w:fldData xml:space="preserve">PEVuZE5vdGU+PENpdGU+PEF1dGhvcj5BbGRyaWRnZTwvQXV0aG9yPjxZZWFyPjIwMTY8L1llYXI+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</w:fldData>
        </w:fldChar>
      </w:r>
      <w:r w:rsidRPr="001E6B70">
        <w:instrText xml:space="preserve"> ADDIN EN.CITE </w:instrText>
      </w:r>
      <w:r w:rsidRPr="001E6B70">
        <w:fldChar w:fldCharType="begin">
          <w:fldData xml:space="preserve">PEVuZE5vdGU+PENpdGU+PEF1dGhvcj5BbGRyaWRnZTwvQXV0aG9yPjxZZWFyPjIwMTY8L1llYXI+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</w:fldData>
        </w:fldChar>
      </w:r>
      <w:r w:rsidRPr="001E6B70">
        <w:instrText xml:space="preserve"> ADDIN EN.CITE.DATA </w:instrText>
      </w:r>
      <w:r w:rsidRPr="001E6B70">
        <w:fldChar w:fldCharType="end"/>
      </w:r>
      <w:r w:rsidRPr="001E6B70">
        <w:fldChar w:fldCharType="separate"/>
      </w:r>
      <w:r w:rsidRPr="001E6B70">
        <w:rPr>
          <w:noProof/>
        </w:rPr>
        <w:t>[35, 8</w:t>
      </w:r>
      <w:r>
        <w:rPr>
          <w:noProof/>
        </w:rPr>
        <w:t>8</w:t>
      </w:r>
      <w:r w:rsidRPr="001E6B70">
        <w:rPr>
          <w:noProof/>
        </w:rPr>
        <w:t>]</w:t>
      </w:r>
      <w:r w:rsidRPr="001E6B70">
        <w:fldChar w:fldCharType="end"/>
      </w:r>
      <w:r w:rsidRPr="001E6B70">
        <w:t xml:space="preserve">. Likewise, developing confident and competent practitioners may involve high-quality practitioner recruitment and selection, training, and coaching practices </w:t>
      </w:r>
      <w:r w:rsidRPr="001E6B70">
        <w:fldChar w:fldCharType="begin">
          <w:fldData xml:space="preserve">PEVuZE5vdGU+PENpdGU+PEF1dGhvcj5XZWluZXI8L0F1dGhvcj48WWVhcj4yMDEyPC9ZZWFyPjxS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L0VuZE5vdGU+AG==
</w:fldData>
        </w:fldChar>
      </w:r>
      <w:r w:rsidRPr="001E6B70">
        <w:instrText xml:space="preserve"> ADDIN EN.CITE </w:instrText>
      </w:r>
      <w:r w:rsidRPr="001E6B70">
        <w:fldChar w:fldCharType="begin">
          <w:fldData xml:space="preserve">PEVuZE5vdGU+PENpdGU+PEF1dGhvcj5XZWluZXI8L0F1dGhvcj48WWVhcj4yMDEyPC9ZZWFyPjxS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</w:fldData>
        </w:fldChar>
      </w:r>
      <w:r w:rsidRPr="001E6B70">
        <w:instrText xml:space="preserve"> ADDIN EN.CITE.DATA </w:instrText>
      </w:r>
      <w:r w:rsidRPr="001E6B70">
        <w:fldChar w:fldCharType="end"/>
      </w:r>
      <w:r w:rsidRPr="001E6B70">
        <w:fldChar w:fldCharType="separate"/>
      </w:r>
      <w:r w:rsidRPr="001E6B70">
        <w:rPr>
          <w:noProof/>
        </w:rPr>
        <w:t>[7, 35, 8</w:t>
      </w:r>
      <w:r>
        <w:rPr>
          <w:noProof/>
        </w:rPr>
        <w:t>8</w:t>
      </w:r>
      <w:r w:rsidRPr="001E6B70">
        <w:rPr>
          <w:noProof/>
        </w:rPr>
        <w:t>]</w:t>
      </w:r>
      <w:r w:rsidRPr="001E6B70">
        <w:fldChar w:fldCharType="end"/>
      </w:r>
      <w:r w:rsidRPr="001E6B70">
        <w:t>.</w:t>
      </w:r>
    </w:p>
    <w:p w14:paraId="4372C01D" w14:textId="42D9AF7A" w:rsidR="00AC222C" w:rsidRPr="003B6591" w:rsidRDefault="00AC222C" w:rsidP="003B6591"/>
    <w:sectPr w:rsidR="00AC222C" w:rsidRPr="003B6591" w:rsidSect="00EE0B07">
      <w:headerReference w:type="default" r:id="rId19"/>
      <w:footerReference w:type="default" r:id="rId20"/>
      <w:pgSz w:w="12240" w:h="15840"/>
      <w:pgMar w:top="1440" w:right="990" w:bottom="1829" w:left="1080" w:header="720" w:footer="792" w:gutter="0"/>
      <w:pgNumType w:start="17"/>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EDB23" w14:textId="77777777" w:rsidR="00F3448F" w:rsidRDefault="00F3448F" w:rsidP="005F3829">
      <w:r>
        <w:separator/>
      </w:r>
    </w:p>
  </w:endnote>
  <w:endnote w:type="continuationSeparator" w:id="0">
    <w:p w14:paraId="315E8D41" w14:textId="77777777" w:rsidR="00F3448F" w:rsidRDefault="00F3448F"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EndPr>
      <w:rPr>
        <w:sz w:val="18"/>
      </w:rPr>
    </w:sdtEndPr>
    <w:sdtContent>
      <w:p w14:paraId="0FB197FC" w14:textId="77774662"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16FD7">
          <w:rPr>
            <w:rFonts w:eastAsia="Lato" w:cs="Open Sans"/>
            <w:color w:val="002060"/>
            <w:sz w:val="20"/>
            <w:szCs w:val="20"/>
          </w:rPr>
          <w:t>I</w:t>
        </w:r>
        <w:r w:rsidR="00CC4915" w:rsidRPr="00CC4915">
          <w:rPr>
            <w:rFonts w:eastAsia="Lato" w:cs="Open Sans"/>
            <w:color w:val="002060"/>
            <w:sz w:val="20"/>
            <w:szCs w:val="20"/>
          </w:rPr>
          <w:t>C</w:t>
        </w:r>
        <w:r w:rsidR="00916FD7">
          <w:rPr>
            <w:rFonts w:eastAsia="Lato" w:cs="Open Sans"/>
            <w:color w:val="002060"/>
            <w:sz w:val="20"/>
            <w:szCs w:val="20"/>
          </w:rPr>
          <w:t>TP</w:t>
        </w:r>
        <w:r w:rsidR="00CC4915" w:rsidRPr="00CC4915">
          <w:rPr>
            <w:rFonts w:eastAsia="Lato" w:cs="Open Sans"/>
            <w:color w:val="002060"/>
            <w:sz w:val="20"/>
            <w:szCs w:val="20"/>
          </w:rPr>
          <w:t xml:space="preserve"> </w:t>
        </w:r>
        <w:r w:rsidR="00916FD7">
          <w:rPr>
            <w:rFonts w:eastAsia="Lato" w:cs="Open Sans"/>
            <w:color w:val="002060"/>
            <w:sz w:val="20"/>
            <w:szCs w:val="20"/>
          </w:rPr>
          <w:t xml:space="preserve">INTEGRATED THEORY OF CHANGE </w:t>
        </w:r>
      </w:p>
      <w:p w14:paraId="2B205A57"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17681" w14:textId="77777777" w:rsidR="00F3448F" w:rsidRDefault="00F3448F" w:rsidP="005F3829">
      <w:r>
        <w:separator/>
      </w:r>
    </w:p>
  </w:footnote>
  <w:footnote w:type="continuationSeparator" w:id="0">
    <w:p w14:paraId="19D33CD9" w14:textId="77777777" w:rsidR="00F3448F" w:rsidRDefault="00F3448F"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FA7BB" w14:textId="5E447E78" w:rsidR="00247502" w:rsidRDefault="00247502">
    <w:pPr>
      <w:pStyle w:val="Header"/>
    </w:pPr>
    <w:r>
      <w:rPr>
        <w:noProof/>
      </w:rPr>
      <mc:AlternateContent>
        <mc:Choice Requires="wps">
          <w:drawing>
            <wp:anchor distT="0" distB="0" distL="114300" distR="114300" simplePos="0" relativeHeight="251659264" behindDoc="0" locked="0" layoutInCell="1" allowOverlap="1" wp14:anchorId="04B49E0F" wp14:editId="022ECF40">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4B49E0F" id="Rectangle 1" o:spid="_x0000_s1028" style="position:absolute;left:0;text-align:left;margin-left:0;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" fillcolor="#384975" stroked="f" strokeweight="1pt">
              <v:textbo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B57CF532"/>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A27F3E"/>
    <w:multiLevelType w:val="hybridMultilevel"/>
    <w:tmpl w:val="90C681E4"/>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5B5633"/>
    <w:multiLevelType w:val="hybridMultilevel"/>
    <w:tmpl w:val="C8EC97D8"/>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08B070AD"/>
    <w:multiLevelType w:val="hybridMultilevel"/>
    <w:tmpl w:val="24FC474A"/>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hint="default"/>
      </w:rPr>
    </w:lvl>
    <w:lvl w:ilvl="2" w:tplc="9AD446BE">
      <w:start w:val="1"/>
      <w:numFmt w:val="bullet"/>
      <w:lvlText w:val="o"/>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099E13F6"/>
    <w:multiLevelType w:val="hybridMultilevel"/>
    <w:tmpl w:val="4CD62AD6"/>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D693729"/>
    <w:multiLevelType w:val="hybridMultilevel"/>
    <w:tmpl w:val="C5000298"/>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C64219"/>
    <w:multiLevelType w:val="hybridMultilevel"/>
    <w:tmpl w:val="E01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178F6F72"/>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4C7F46"/>
    <w:multiLevelType w:val="hybridMultilevel"/>
    <w:tmpl w:val="148A33CE"/>
    <w:lvl w:ilvl="0" w:tplc="D700C11C">
      <w:start w:val="1"/>
      <w:numFmt w:val="lowerLetter"/>
      <w:pStyle w:val="ListBullet-SUB"/>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0790C"/>
    <w:multiLevelType w:val="hybridMultilevel"/>
    <w:tmpl w:val="CEFE8E2C"/>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67510BF"/>
    <w:multiLevelType w:val="hybridMultilevel"/>
    <w:tmpl w:val="5C582CC8"/>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221EBE"/>
    <w:multiLevelType w:val="hybridMultilevel"/>
    <w:tmpl w:val="C65A12A6"/>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6ED5CFF"/>
    <w:multiLevelType w:val="hybridMultilevel"/>
    <w:tmpl w:val="8FBCA484"/>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D92CA2"/>
    <w:multiLevelType w:val="hybridMultilevel"/>
    <w:tmpl w:val="214E0AF0"/>
    <w:lvl w:ilvl="0" w:tplc="328EC1C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7"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47304ED8"/>
    <w:multiLevelType w:val="hybridMultilevel"/>
    <w:tmpl w:val="BE2C287C"/>
    <w:lvl w:ilvl="0" w:tplc="A6708B10">
      <w:start w:val="1"/>
      <w:numFmt w:val="decimal"/>
      <w:pStyle w:val="Footer"/>
      <w:lvlText w:val="[%1]"/>
      <w:lvlJc w:val="left"/>
      <w:pPr>
        <w:ind w:left="36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5E74E67"/>
    <w:multiLevelType w:val="multilevel"/>
    <w:tmpl w:val="F3A46BBE"/>
    <w:lvl w:ilvl="0">
      <w:start w:val="1"/>
      <w:numFmt w:val="bullet"/>
      <w:lvlText w:val="●"/>
      <w:lvlJc w:val="left"/>
      <w:pPr>
        <w:ind w:left="1494" w:hanging="360"/>
      </w:pPr>
      <w:rPr>
        <w:rFonts w:ascii="Noto Sans Symbols" w:eastAsia="Noto Sans Symbols" w:hAnsi="Noto Sans Symbols" w:cs="Noto Sans Symbols"/>
      </w:rPr>
    </w:lvl>
    <w:lvl w:ilvl="1">
      <w:start w:val="1"/>
      <w:numFmt w:val="bullet"/>
      <w:lvlText w:val="o"/>
      <w:lvlJc w:val="left"/>
      <w:pPr>
        <w:ind w:left="2214" w:hanging="360"/>
      </w:pPr>
      <w:rPr>
        <w:rFonts w:ascii="Courier New" w:eastAsia="Courier New" w:hAnsi="Courier New" w:cs="Courier New"/>
      </w:rPr>
    </w:lvl>
    <w:lvl w:ilvl="2">
      <w:start w:val="1"/>
      <w:numFmt w:val="bullet"/>
      <w:lvlText w:val="▪"/>
      <w:lvlJc w:val="left"/>
      <w:pPr>
        <w:ind w:left="2934" w:hanging="360"/>
      </w:pPr>
      <w:rPr>
        <w:rFonts w:ascii="Noto Sans Symbols" w:eastAsia="Noto Sans Symbols" w:hAnsi="Noto Sans Symbols" w:cs="Noto Sans Symbols"/>
      </w:rPr>
    </w:lvl>
    <w:lvl w:ilvl="3">
      <w:start w:val="1"/>
      <w:numFmt w:val="bullet"/>
      <w:lvlText w:val="●"/>
      <w:lvlJc w:val="left"/>
      <w:pPr>
        <w:ind w:left="3654" w:hanging="360"/>
      </w:pPr>
      <w:rPr>
        <w:rFonts w:ascii="Noto Sans Symbols" w:eastAsia="Noto Sans Symbols" w:hAnsi="Noto Sans Symbols" w:cs="Noto Sans Symbols"/>
      </w:rPr>
    </w:lvl>
    <w:lvl w:ilvl="4">
      <w:start w:val="1"/>
      <w:numFmt w:val="bullet"/>
      <w:lvlText w:val="o"/>
      <w:lvlJc w:val="left"/>
      <w:pPr>
        <w:ind w:left="4374" w:hanging="360"/>
      </w:pPr>
      <w:rPr>
        <w:rFonts w:ascii="Courier New" w:eastAsia="Courier New" w:hAnsi="Courier New" w:cs="Courier New"/>
      </w:rPr>
    </w:lvl>
    <w:lvl w:ilvl="5">
      <w:start w:val="1"/>
      <w:numFmt w:val="bullet"/>
      <w:lvlText w:val="▪"/>
      <w:lvlJc w:val="left"/>
      <w:pPr>
        <w:ind w:left="5094" w:hanging="360"/>
      </w:pPr>
      <w:rPr>
        <w:rFonts w:ascii="Noto Sans Symbols" w:eastAsia="Noto Sans Symbols" w:hAnsi="Noto Sans Symbols" w:cs="Noto Sans Symbols"/>
      </w:rPr>
    </w:lvl>
    <w:lvl w:ilvl="6">
      <w:start w:val="1"/>
      <w:numFmt w:val="bullet"/>
      <w:lvlText w:val="●"/>
      <w:lvlJc w:val="left"/>
      <w:pPr>
        <w:ind w:left="5814" w:hanging="360"/>
      </w:pPr>
      <w:rPr>
        <w:rFonts w:ascii="Noto Sans Symbols" w:eastAsia="Noto Sans Symbols" w:hAnsi="Noto Sans Symbols" w:cs="Noto Sans Symbols"/>
      </w:rPr>
    </w:lvl>
    <w:lvl w:ilvl="7">
      <w:start w:val="1"/>
      <w:numFmt w:val="bullet"/>
      <w:lvlText w:val="o"/>
      <w:lvlJc w:val="left"/>
      <w:pPr>
        <w:ind w:left="6534" w:hanging="360"/>
      </w:pPr>
      <w:rPr>
        <w:rFonts w:ascii="Courier New" w:eastAsia="Courier New" w:hAnsi="Courier New" w:cs="Courier New"/>
      </w:rPr>
    </w:lvl>
    <w:lvl w:ilvl="8">
      <w:start w:val="1"/>
      <w:numFmt w:val="bullet"/>
      <w:lvlText w:val="▪"/>
      <w:lvlJc w:val="left"/>
      <w:pPr>
        <w:ind w:left="7254" w:hanging="360"/>
      </w:pPr>
      <w:rPr>
        <w:rFonts w:ascii="Noto Sans Symbols" w:eastAsia="Noto Sans Symbols" w:hAnsi="Noto Sans Symbols" w:cs="Noto Sans Symbols"/>
      </w:rPr>
    </w:lvl>
  </w:abstractNum>
  <w:abstractNum w:abstractNumId="61" w15:restartNumberingAfterBreak="0">
    <w:nsid w:val="57A10D87"/>
    <w:multiLevelType w:val="hybridMultilevel"/>
    <w:tmpl w:val="5E0A0C04"/>
    <w:lvl w:ilvl="0" w:tplc="127C6F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B07809"/>
    <w:multiLevelType w:val="hybridMultilevel"/>
    <w:tmpl w:val="46826094"/>
    <w:lvl w:ilvl="0" w:tplc="9AA05D8C">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EE96986"/>
    <w:multiLevelType w:val="hybridMultilevel"/>
    <w:tmpl w:val="D9E6E5F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5FE813F7"/>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4"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D71B56"/>
    <w:multiLevelType w:val="hybridMultilevel"/>
    <w:tmpl w:val="E72E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8C63A70"/>
    <w:multiLevelType w:val="hybridMultilevel"/>
    <w:tmpl w:val="341EB822"/>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8"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41F110F"/>
    <w:multiLevelType w:val="hybridMultilevel"/>
    <w:tmpl w:val="0234CB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D07C7"/>
    <w:multiLevelType w:val="hybridMultilevel"/>
    <w:tmpl w:val="2576A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C41CF8"/>
    <w:multiLevelType w:val="hybridMultilevel"/>
    <w:tmpl w:val="37066CEA"/>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F606A6"/>
    <w:multiLevelType w:val="hybridMultilevel"/>
    <w:tmpl w:val="9EFC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485339"/>
    <w:multiLevelType w:val="hybridMultilevel"/>
    <w:tmpl w:val="F578B55C"/>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9"/>
  </w:num>
  <w:num w:numId="4" w16cid:durableId="1643997132">
    <w:abstractNumId w:val="0"/>
  </w:num>
  <w:num w:numId="5" w16cid:durableId="1427731844">
    <w:abstractNumId w:val="82"/>
  </w:num>
  <w:num w:numId="6" w16cid:durableId="746877472">
    <w:abstractNumId w:val="80"/>
  </w:num>
  <w:num w:numId="7" w16cid:durableId="1786773656">
    <w:abstractNumId w:val="9"/>
  </w:num>
  <w:num w:numId="8" w16cid:durableId="1897007784">
    <w:abstractNumId w:val="43"/>
  </w:num>
  <w:num w:numId="9" w16cid:durableId="225532596">
    <w:abstractNumId w:val="7"/>
  </w:num>
  <w:num w:numId="10" w16cid:durableId="1015109364">
    <w:abstractNumId w:val="40"/>
  </w:num>
  <w:num w:numId="11" w16cid:durableId="455635238">
    <w:abstractNumId w:val="50"/>
  </w:num>
  <w:num w:numId="12" w16cid:durableId="1306620319">
    <w:abstractNumId w:val="66"/>
  </w:num>
  <w:num w:numId="13" w16cid:durableId="869532227">
    <w:abstractNumId w:val="75"/>
  </w:num>
  <w:num w:numId="14" w16cid:durableId="92555518">
    <w:abstractNumId w:val="67"/>
  </w:num>
  <w:num w:numId="15" w16cid:durableId="367069993">
    <w:abstractNumId w:val="37"/>
  </w:num>
  <w:num w:numId="16" w16cid:durableId="723454207">
    <w:abstractNumId w:val="15"/>
  </w:num>
  <w:num w:numId="17" w16cid:durableId="753743320">
    <w:abstractNumId w:val="65"/>
  </w:num>
  <w:num w:numId="18" w16cid:durableId="654845919">
    <w:abstractNumId w:val="63"/>
  </w:num>
  <w:num w:numId="19" w16cid:durableId="637421270">
    <w:abstractNumId w:val="58"/>
  </w:num>
  <w:num w:numId="20" w16cid:durableId="1093360072">
    <w:abstractNumId w:val="64"/>
  </w:num>
  <w:num w:numId="21" w16cid:durableId="105000690">
    <w:abstractNumId w:val="20"/>
  </w:num>
  <w:num w:numId="22" w16cid:durableId="751973327">
    <w:abstractNumId w:val="8"/>
  </w:num>
  <w:num w:numId="23" w16cid:durableId="1507089947">
    <w:abstractNumId w:val="27"/>
  </w:num>
  <w:num w:numId="24" w16cid:durableId="2144732420">
    <w:abstractNumId w:val="21"/>
  </w:num>
  <w:num w:numId="25" w16cid:durableId="400904157">
    <w:abstractNumId w:val="6"/>
  </w:num>
  <w:num w:numId="26" w16cid:durableId="467403196">
    <w:abstractNumId w:val="47"/>
  </w:num>
  <w:num w:numId="27" w16cid:durableId="915362102">
    <w:abstractNumId w:val="12"/>
  </w:num>
  <w:num w:numId="28" w16cid:durableId="1576084713">
    <w:abstractNumId w:val="57"/>
  </w:num>
  <w:num w:numId="29" w16cid:durableId="1127285350">
    <w:abstractNumId w:val="79"/>
  </w:num>
  <w:num w:numId="30" w16cid:durableId="791752577">
    <w:abstractNumId w:val="41"/>
  </w:num>
  <w:num w:numId="31" w16cid:durableId="1121532902">
    <w:abstractNumId w:val="90"/>
  </w:num>
  <w:num w:numId="32" w16cid:durableId="585773582">
    <w:abstractNumId w:val="51"/>
  </w:num>
  <w:num w:numId="33" w16cid:durableId="526529685">
    <w:abstractNumId w:val="22"/>
  </w:num>
  <w:num w:numId="34" w16cid:durableId="1573924017">
    <w:abstractNumId w:val="36"/>
  </w:num>
  <w:num w:numId="35" w16cid:durableId="1061559268">
    <w:abstractNumId w:val="5"/>
  </w:num>
  <w:num w:numId="36" w16cid:durableId="722220672">
    <w:abstractNumId w:val="33"/>
  </w:num>
  <w:num w:numId="37" w16cid:durableId="2015648837">
    <w:abstractNumId w:val="36"/>
    <w:lvlOverride w:ilvl="0">
      <w:startOverride w:val="1"/>
    </w:lvlOverride>
  </w:num>
  <w:num w:numId="38" w16cid:durableId="189992886">
    <w:abstractNumId w:val="59"/>
  </w:num>
  <w:num w:numId="39" w16cid:durableId="798257106">
    <w:abstractNumId w:val="31"/>
  </w:num>
  <w:num w:numId="40" w16cid:durableId="1458796170">
    <w:abstractNumId w:val="72"/>
  </w:num>
  <w:num w:numId="41" w16cid:durableId="985429762">
    <w:abstractNumId w:val="71"/>
  </w:num>
  <w:num w:numId="42" w16cid:durableId="592477942">
    <w:abstractNumId w:val="2"/>
  </w:num>
  <w:num w:numId="43" w16cid:durableId="664670678">
    <w:abstractNumId w:val="88"/>
  </w:num>
  <w:num w:numId="44" w16cid:durableId="442841348">
    <w:abstractNumId w:val="74"/>
  </w:num>
  <w:num w:numId="45" w16cid:durableId="1821575096">
    <w:abstractNumId w:val="3"/>
  </w:num>
  <w:num w:numId="46" w16cid:durableId="1795828116">
    <w:abstractNumId w:val="89"/>
  </w:num>
  <w:num w:numId="47" w16cid:durableId="900210034">
    <w:abstractNumId w:val="54"/>
  </w:num>
  <w:num w:numId="48" w16cid:durableId="635456117">
    <w:abstractNumId w:val="28"/>
  </w:num>
  <w:num w:numId="49" w16cid:durableId="1204827950">
    <w:abstractNumId w:val="23"/>
  </w:num>
  <w:num w:numId="50" w16cid:durableId="1469664098">
    <w:abstractNumId w:val="13"/>
  </w:num>
  <w:num w:numId="51" w16cid:durableId="1111512196">
    <w:abstractNumId w:val="45"/>
  </w:num>
  <w:num w:numId="52" w16cid:durableId="1970235500">
    <w:abstractNumId w:val="62"/>
  </w:num>
  <w:num w:numId="53" w16cid:durableId="482432313">
    <w:abstractNumId w:val="35"/>
  </w:num>
  <w:num w:numId="54" w16cid:durableId="746536776">
    <w:abstractNumId w:val="18"/>
  </w:num>
  <w:num w:numId="55" w16cid:durableId="1379548821">
    <w:abstractNumId w:val="46"/>
  </w:num>
  <w:num w:numId="56" w16cid:durableId="2066098348">
    <w:abstractNumId w:val="52"/>
  </w:num>
  <w:num w:numId="57" w16cid:durableId="36009232">
    <w:abstractNumId w:val="42"/>
  </w:num>
  <w:num w:numId="58" w16cid:durableId="1470200739">
    <w:abstractNumId w:val="55"/>
  </w:num>
  <w:num w:numId="59" w16cid:durableId="1884554176">
    <w:abstractNumId w:val="73"/>
  </w:num>
  <w:num w:numId="60" w16cid:durableId="549923271">
    <w:abstractNumId w:val="49"/>
  </w:num>
  <w:num w:numId="61" w16cid:durableId="1968124216">
    <w:abstractNumId w:val="38"/>
  </w:num>
  <w:num w:numId="62" w16cid:durableId="2030139300">
    <w:abstractNumId w:val="25"/>
  </w:num>
  <w:num w:numId="63" w16cid:durableId="1473205752">
    <w:abstractNumId w:val="56"/>
  </w:num>
  <w:num w:numId="64" w16cid:durableId="2119593424">
    <w:abstractNumId w:val="16"/>
  </w:num>
  <w:num w:numId="65" w16cid:durableId="815341210">
    <w:abstractNumId w:val="60"/>
  </w:num>
  <w:num w:numId="66" w16cid:durableId="123619424">
    <w:abstractNumId w:val="86"/>
  </w:num>
  <w:num w:numId="67" w16cid:durableId="842546716">
    <w:abstractNumId w:val="81"/>
  </w:num>
  <w:num w:numId="68" w16cid:durableId="814103149">
    <w:abstractNumId w:val="32"/>
  </w:num>
  <w:num w:numId="69" w16cid:durableId="1856990911">
    <w:abstractNumId w:val="14"/>
  </w:num>
  <w:num w:numId="70" w16cid:durableId="1975868998">
    <w:abstractNumId w:val="4"/>
  </w:num>
  <w:num w:numId="71" w16cid:durableId="1787430497">
    <w:abstractNumId w:val="17"/>
  </w:num>
  <w:num w:numId="72" w16cid:durableId="1135874505">
    <w:abstractNumId w:val="70"/>
  </w:num>
  <w:num w:numId="73" w16cid:durableId="2079551469">
    <w:abstractNumId w:val="85"/>
  </w:num>
  <w:num w:numId="74" w16cid:durableId="1601794782">
    <w:abstractNumId w:val="76"/>
  </w:num>
  <w:num w:numId="75" w16cid:durableId="1311012016">
    <w:abstractNumId w:val="24"/>
  </w:num>
  <w:num w:numId="76" w16cid:durableId="804391237">
    <w:abstractNumId w:val="61"/>
  </w:num>
  <w:num w:numId="77" w16cid:durableId="36593532">
    <w:abstractNumId w:val="26"/>
  </w:num>
  <w:num w:numId="78" w16cid:durableId="1337877168">
    <w:abstractNumId w:val="53"/>
  </w:num>
  <w:num w:numId="79" w16cid:durableId="613560598">
    <w:abstractNumId w:val="77"/>
  </w:num>
  <w:num w:numId="80" w16cid:durableId="1111900269">
    <w:abstractNumId w:val="44"/>
  </w:num>
  <w:num w:numId="81" w16cid:durableId="1966308856">
    <w:abstractNumId w:val="68"/>
  </w:num>
  <w:num w:numId="82" w16cid:durableId="720129605">
    <w:abstractNumId w:val="78"/>
  </w:num>
  <w:num w:numId="83" w16cid:durableId="409929883">
    <w:abstractNumId w:val="48"/>
  </w:num>
  <w:num w:numId="84" w16cid:durableId="689374353">
    <w:abstractNumId w:val="84"/>
  </w:num>
  <w:num w:numId="85" w16cid:durableId="30569666">
    <w:abstractNumId w:val="19"/>
  </w:num>
  <w:num w:numId="86" w16cid:durableId="2052226682">
    <w:abstractNumId w:val="69"/>
  </w:num>
  <w:num w:numId="87" w16cid:durableId="561597124">
    <w:abstractNumId w:val="83"/>
  </w:num>
  <w:num w:numId="88" w16cid:durableId="639773073">
    <w:abstractNumId w:val="34"/>
  </w:num>
  <w:num w:numId="89" w16cid:durableId="450438275">
    <w:abstractNumId w:val="10"/>
  </w:num>
  <w:num w:numId="90" w16cid:durableId="1996644742">
    <w:abstractNumId w:val="11"/>
  </w:num>
  <w:num w:numId="91" w16cid:durableId="63065512">
    <w:abstractNumId w:val="30"/>
  </w:num>
  <w:num w:numId="92" w16cid:durableId="1751467287">
    <w:abstractNumId w:val="39"/>
  </w:num>
  <w:num w:numId="93" w16cid:durableId="1973241620">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96"/>
    <w:rsid w:val="0000345F"/>
    <w:rsid w:val="0001147C"/>
    <w:rsid w:val="00011B38"/>
    <w:rsid w:val="00024A9D"/>
    <w:rsid w:val="00035F7D"/>
    <w:rsid w:val="00041161"/>
    <w:rsid w:val="000470C7"/>
    <w:rsid w:val="00065645"/>
    <w:rsid w:val="00071496"/>
    <w:rsid w:val="00071CFB"/>
    <w:rsid w:val="00077C9B"/>
    <w:rsid w:val="00081BE1"/>
    <w:rsid w:val="00086FED"/>
    <w:rsid w:val="00091485"/>
    <w:rsid w:val="000935D4"/>
    <w:rsid w:val="000A0D7C"/>
    <w:rsid w:val="000A65A5"/>
    <w:rsid w:val="000B5263"/>
    <w:rsid w:val="000E3CF9"/>
    <w:rsid w:val="000F2AA8"/>
    <w:rsid w:val="000F791B"/>
    <w:rsid w:val="00101395"/>
    <w:rsid w:val="00103DF4"/>
    <w:rsid w:val="00110010"/>
    <w:rsid w:val="0012084C"/>
    <w:rsid w:val="00137C2C"/>
    <w:rsid w:val="00140E60"/>
    <w:rsid w:val="00142485"/>
    <w:rsid w:val="0015236B"/>
    <w:rsid w:val="00156841"/>
    <w:rsid w:val="00187F05"/>
    <w:rsid w:val="00191650"/>
    <w:rsid w:val="00193F53"/>
    <w:rsid w:val="001A122C"/>
    <w:rsid w:val="001A5B47"/>
    <w:rsid w:val="001B3110"/>
    <w:rsid w:val="001C5AC8"/>
    <w:rsid w:val="0020000B"/>
    <w:rsid w:val="0021061B"/>
    <w:rsid w:val="00214BDF"/>
    <w:rsid w:val="00245ACC"/>
    <w:rsid w:val="00247502"/>
    <w:rsid w:val="002573B7"/>
    <w:rsid w:val="00265F66"/>
    <w:rsid w:val="00266BDB"/>
    <w:rsid w:val="00274C96"/>
    <w:rsid w:val="00290F3D"/>
    <w:rsid w:val="002938A9"/>
    <w:rsid w:val="00297814"/>
    <w:rsid w:val="002A5798"/>
    <w:rsid w:val="002A7CD7"/>
    <w:rsid w:val="002A7D42"/>
    <w:rsid w:val="002D2794"/>
    <w:rsid w:val="002E0546"/>
    <w:rsid w:val="002E6E87"/>
    <w:rsid w:val="002F02AE"/>
    <w:rsid w:val="002F3C1D"/>
    <w:rsid w:val="002F4395"/>
    <w:rsid w:val="002F5B76"/>
    <w:rsid w:val="00304383"/>
    <w:rsid w:val="0031408E"/>
    <w:rsid w:val="0033373A"/>
    <w:rsid w:val="0034610F"/>
    <w:rsid w:val="003562E9"/>
    <w:rsid w:val="00362DA3"/>
    <w:rsid w:val="0038315E"/>
    <w:rsid w:val="00390120"/>
    <w:rsid w:val="003A0685"/>
    <w:rsid w:val="003B1997"/>
    <w:rsid w:val="003B342F"/>
    <w:rsid w:val="003B6591"/>
    <w:rsid w:val="003C2D55"/>
    <w:rsid w:val="003D45D3"/>
    <w:rsid w:val="003D5CEB"/>
    <w:rsid w:val="00400456"/>
    <w:rsid w:val="00407943"/>
    <w:rsid w:val="00437681"/>
    <w:rsid w:val="00443169"/>
    <w:rsid w:val="004439F6"/>
    <w:rsid w:val="004515BC"/>
    <w:rsid w:val="0045167A"/>
    <w:rsid w:val="004605A1"/>
    <w:rsid w:val="004634F5"/>
    <w:rsid w:val="0047287D"/>
    <w:rsid w:val="00473E69"/>
    <w:rsid w:val="004836BB"/>
    <w:rsid w:val="0048504D"/>
    <w:rsid w:val="00495E90"/>
    <w:rsid w:val="004974C5"/>
    <w:rsid w:val="004A08C2"/>
    <w:rsid w:val="004A20EF"/>
    <w:rsid w:val="004C1B94"/>
    <w:rsid w:val="004C78E9"/>
    <w:rsid w:val="004C7BC2"/>
    <w:rsid w:val="004E3CDE"/>
    <w:rsid w:val="004E50F5"/>
    <w:rsid w:val="004F1E39"/>
    <w:rsid w:val="004F3458"/>
    <w:rsid w:val="004F4BE3"/>
    <w:rsid w:val="005041CD"/>
    <w:rsid w:val="00510884"/>
    <w:rsid w:val="00512E6D"/>
    <w:rsid w:val="00536F5E"/>
    <w:rsid w:val="00544093"/>
    <w:rsid w:val="00550E57"/>
    <w:rsid w:val="00562892"/>
    <w:rsid w:val="005655C2"/>
    <w:rsid w:val="00570D30"/>
    <w:rsid w:val="00594461"/>
    <w:rsid w:val="005B308E"/>
    <w:rsid w:val="005B3C1A"/>
    <w:rsid w:val="005C6370"/>
    <w:rsid w:val="005C676B"/>
    <w:rsid w:val="005C6908"/>
    <w:rsid w:val="005D04D8"/>
    <w:rsid w:val="005F3829"/>
    <w:rsid w:val="005F6F59"/>
    <w:rsid w:val="006057C3"/>
    <w:rsid w:val="00623929"/>
    <w:rsid w:val="006300C9"/>
    <w:rsid w:val="00644387"/>
    <w:rsid w:val="006506F7"/>
    <w:rsid w:val="0066240F"/>
    <w:rsid w:val="006707EF"/>
    <w:rsid w:val="00675E63"/>
    <w:rsid w:val="00695E8D"/>
    <w:rsid w:val="006A5B3F"/>
    <w:rsid w:val="006A6FAD"/>
    <w:rsid w:val="006B2C82"/>
    <w:rsid w:val="006B5A53"/>
    <w:rsid w:val="006D0460"/>
    <w:rsid w:val="006D391A"/>
    <w:rsid w:val="006D39A7"/>
    <w:rsid w:val="006D3D88"/>
    <w:rsid w:val="006E1EE5"/>
    <w:rsid w:val="006F2507"/>
    <w:rsid w:val="006F5DDB"/>
    <w:rsid w:val="007119F8"/>
    <w:rsid w:val="00713065"/>
    <w:rsid w:val="0071347A"/>
    <w:rsid w:val="00726376"/>
    <w:rsid w:val="00732D24"/>
    <w:rsid w:val="00745E42"/>
    <w:rsid w:val="007577CF"/>
    <w:rsid w:val="007615F5"/>
    <w:rsid w:val="0076361D"/>
    <w:rsid w:val="00766F83"/>
    <w:rsid w:val="00772A8A"/>
    <w:rsid w:val="00781718"/>
    <w:rsid w:val="007907E7"/>
    <w:rsid w:val="007B02FD"/>
    <w:rsid w:val="007F1B97"/>
    <w:rsid w:val="00851604"/>
    <w:rsid w:val="00856661"/>
    <w:rsid w:val="00891494"/>
    <w:rsid w:val="008A0824"/>
    <w:rsid w:val="008C29B5"/>
    <w:rsid w:val="008E2078"/>
    <w:rsid w:val="008E43E7"/>
    <w:rsid w:val="008F12BB"/>
    <w:rsid w:val="008F52B4"/>
    <w:rsid w:val="0090628E"/>
    <w:rsid w:val="009079AB"/>
    <w:rsid w:val="00907DE9"/>
    <w:rsid w:val="009112D9"/>
    <w:rsid w:val="00916FD7"/>
    <w:rsid w:val="00924435"/>
    <w:rsid w:val="00940359"/>
    <w:rsid w:val="00940BB8"/>
    <w:rsid w:val="0094352B"/>
    <w:rsid w:val="00957BDC"/>
    <w:rsid w:val="00963B1C"/>
    <w:rsid w:val="009679D3"/>
    <w:rsid w:val="00970ADD"/>
    <w:rsid w:val="00972233"/>
    <w:rsid w:val="0097475F"/>
    <w:rsid w:val="0098560B"/>
    <w:rsid w:val="009914CD"/>
    <w:rsid w:val="00996BC5"/>
    <w:rsid w:val="009C0E1C"/>
    <w:rsid w:val="009D007D"/>
    <w:rsid w:val="009F582C"/>
    <w:rsid w:val="009F61BD"/>
    <w:rsid w:val="00A02A8C"/>
    <w:rsid w:val="00A041B2"/>
    <w:rsid w:val="00A25946"/>
    <w:rsid w:val="00A32D43"/>
    <w:rsid w:val="00A36CF7"/>
    <w:rsid w:val="00A36E8E"/>
    <w:rsid w:val="00A47D67"/>
    <w:rsid w:val="00A519D9"/>
    <w:rsid w:val="00A87F98"/>
    <w:rsid w:val="00A90EE2"/>
    <w:rsid w:val="00A97B53"/>
    <w:rsid w:val="00AA2423"/>
    <w:rsid w:val="00AA25E7"/>
    <w:rsid w:val="00AB3577"/>
    <w:rsid w:val="00AC222C"/>
    <w:rsid w:val="00AC707E"/>
    <w:rsid w:val="00AE5B78"/>
    <w:rsid w:val="00AE5F4D"/>
    <w:rsid w:val="00AE7436"/>
    <w:rsid w:val="00AF1195"/>
    <w:rsid w:val="00AF1A5D"/>
    <w:rsid w:val="00AF4825"/>
    <w:rsid w:val="00B01A12"/>
    <w:rsid w:val="00B07A44"/>
    <w:rsid w:val="00B14237"/>
    <w:rsid w:val="00B149D9"/>
    <w:rsid w:val="00B4724E"/>
    <w:rsid w:val="00B62991"/>
    <w:rsid w:val="00B661F5"/>
    <w:rsid w:val="00B75F69"/>
    <w:rsid w:val="00B85377"/>
    <w:rsid w:val="00BA019A"/>
    <w:rsid w:val="00BA1F88"/>
    <w:rsid w:val="00BA483A"/>
    <w:rsid w:val="00BC0B0F"/>
    <w:rsid w:val="00BC3F4A"/>
    <w:rsid w:val="00BC67E3"/>
    <w:rsid w:val="00BD61AC"/>
    <w:rsid w:val="00BD7B4B"/>
    <w:rsid w:val="00BE5A64"/>
    <w:rsid w:val="00BF485A"/>
    <w:rsid w:val="00C020A9"/>
    <w:rsid w:val="00C07174"/>
    <w:rsid w:val="00C07AA8"/>
    <w:rsid w:val="00C1208C"/>
    <w:rsid w:val="00C22C50"/>
    <w:rsid w:val="00C303CA"/>
    <w:rsid w:val="00C55543"/>
    <w:rsid w:val="00C66CE8"/>
    <w:rsid w:val="00C81947"/>
    <w:rsid w:val="00C90063"/>
    <w:rsid w:val="00C91CE0"/>
    <w:rsid w:val="00CC4915"/>
    <w:rsid w:val="00CD0399"/>
    <w:rsid w:val="00D01507"/>
    <w:rsid w:val="00D0354C"/>
    <w:rsid w:val="00D104E0"/>
    <w:rsid w:val="00D1435C"/>
    <w:rsid w:val="00D14A23"/>
    <w:rsid w:val="00D26B84"/>
    <w:rsid w:val="00D3777C"/>
    <w:rsid w:val="00D54EFD"/>
    <w:rsid w:val="00D679D1"/>
    <w:rsid w:val="00D87CDA"/>
    <w:rsid w:val="00DD4B45"/>
    <w:rsid w:val="00DD6BCE"/>
    <w:rsid w:val="00DE0C0E"/>
    <w:rsid w:val="00DE25F0"/>
    <w:rsid w:val="00E205F3"/>
    <w:rsid w:val="00E34815"/>
    <w:rsid w:val="00E4509A"/>
    <w:rsid w:val="00E76361"/>
    <w:rsid w:val="00ED7F6F"/>
    <w:rsid w:val="00EE0B07"/>
    <w:rsid w:val="00EF0823"/>
    <w:rsid w:val="00EF2DDB"/>
    <w:rsid w:val="00EF5222"/>
    <w:rsid w:val="00EF6F71"/>
    <w:rsid w:val="00F1585E"/>
    <w:rsid w:val="00F162C1"/>
    <w:rsid w:val="00F2534E"/>
    <w:rsid w:val="00F32D81"/>
    <w:rsid w:val="00F3448F"/>
    <w:rsid w:val="00F44508"/>
    <w:rsid w:val="00F46C61"/>
    <w:rsid w:val="00F5657E"/>
    <w:rsid w:val="00F75B7F"/>
    <w:rsid w:val="00F81167"/>
    <w:rsid w:val="00F85157"/>
    <w:rsid w:val="00F9307B"/>
    <w:rsid w:val="00FA0068"/>
    <w:rsid w:val="00FB4014"/>
    <w:rsid w:val="00FC7651"/>
    <w:rsid w:val="00FE089C"/>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AF016"/>
  <w15:chartTrackingRefBased/>
  <w15:docId w15:val="{F2895041-23B2-AE46-A279-FE8D04DA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val="0"/>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8E2078"/>
    <w:pPr>
      <w:spacing w:before="360" w:after="360"/>
      <w:contextualSpacing/>
    </w:pPr>
    <w:rPr>
      <w:rFonts w:ascii="Open Sans SemiBold" w:hAnsi="Open Sans SemiBold"/>
      <w:b/>
      <w:i/>
      <w:iCs/>
      <w:color w:val="205F55" w:themeColor="accent5" w:themeShade="BF"/>
    </w:rPr>
  </w:style>
  <w:style w:type="character" w:customStyle="1" w:styleId="QuoteChar">
    <w:name w:val="Quote Char"/>
    <w:basedOn w:val="DefaultParagraphFont"/>
    <w:link w:val="Quote"/>
    <w:uiPriority w:val="29"/>
    <w:rsid w:val="008E2078"/>
    <w:rPr>
      <w:rFonts w:ascii="Open Sans SemiBold" w:eastAsia="Times New Roman" w:hAnsi="Open Sans SemiBold" w:cs="Times New Roman"/>
      <w:b/>
      <w:i/>
      <w:iCs/>
      <w:color w:val="205F55" w:themeColor="accent5" w:themeShade="BF"/>
      <w:lang w:eastAsia="en-US"/>
    </w:rPr>
  </w:style>
  <w:style w:type="paragraph" w:customStyle="1" w:styleId="CalloutforCalloutBox">
    <w:name w:val="Callout for Callout Box"/>
    <w:basedOn w:val="Normal"/>
    <w:qFormat/>
    <w:rsid w:val="004836BB"/>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DE25F0"/>
    <w:pPr>
      <w:widowControl w:val="0"/>
      <w:ind w:left="0"/>
    </w:pPr>
    <w:rPr>
      <w:sz w:val="18"/>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16FD7"/>
    <w:pPr>
      <w:tabs>
        <w:tab w:val="center" w:pos="4680"/>
        <w:tab w:val="right" w:pos="9360"/>
      </w:tabs>
    </w:pPr>
  </w:style>
  <w:style w:type="character" w:customStyle="1" w:styleId="HeaderChar">
    <w:name w:val="Header Char"/>
    <w:basedOn w:val="DefaultParagraphFont"/>
    <w:link w:val="Header"/>
    <w:uiPriority w:val="99"/>
    <w:rsid w:val="00916FD7"/>
    <w:rPr>
      <w:rFonts w:ascii="Open Sans" w:eastAsia="Times New Roman" w:hAnsi="Open Sans" w:cs="Times New Roman"/>
      <w:color w:val="auto"/>
      <w:lang w:eastAsia="en-US"/>
    </w:rPr>
  </w:style>
  <w:style w:type="paragraph" w:styleId="CommentText">
    <w:name w:val="annotation text"/>
    <w:basedOn w:val="FigureTitles"/>
    <w:link w:val="CommentTextChar"/>
    <w:uiPriority w:val="99"/>
    <w:unhideWhenUsed/>
    <w:rsid w:val="00B149D9"/>
    <w:rPr>
      <w:rFonts w:eastAsiaTheme="minorHAnsi" w:cs="Open Sans"/>
      <w:b w:val="0"/>
      <w:bCs w:val="0"/>
      <w:color w:val="000000"/>
      <w:sz w:val="18"/>
      <w:szCs w:val="18"/>
      <w:lang w:eastAsia="ja-JP"/>
    </w:rPr>
  </w:style>
  <w:style w:type="character" w:customStyle="1" w:styleId="CommentTextChar">
    <w:name w:val="Comment Text Char"/>
    <w:basedOn w:val="DefaultParagraphFont"/>
    <w:link w:val="CommentText"/>
    <w:uiPriority w:val="99"/>
    <w:rsid w:val="00B149D9"/>
    <w:rPr>
      <w:rFonts w:ascii="Open Sans" w:hAnsi="Open Sans" w:cs="Open Sans"/>
      <w:color w:val="000000"/>
      <w:sz w:val="18"/>
      <w:szCs w:val="18"/>
    </w:rPr>
  </w:style>
  <w:style w:type="paragraph" w:customStyle="1" w:styleId="ListBullet-SUB">
    <w:name w:val="List Bullet-SUB"/>
    <w:basedOn w:val="ListBullet"/>
    <w:qFormat/>
    <w:rsid w:val="006E1EE5"/>
    <w:pPr>
      <w:numPr>
        <w:numId w:val="77"/>
      </w:numPr>
      <w:ind w:left="2790"/>
    </w:pPr>
    <w:rPr>
      <w:i/>
    </w:rPr>
  </w:style>
  <w:style w:type="numbering" w:customStyle="1" w:styleId="CurrentList9">
    <w:name w:val="Current List9"/>
    <w:uiPriority w:val="99"/>
    <w:rsid w:val="006E1EE5"/>
    <w:pPr>
      <w:numPr>
        <w:numId w:val="78"/>
      </w:numPr>
    </w:pPr>
  </w:style>
  <w:style w:type="character" w:customStyle="1" w:styleId="cf01">
    <w:name w:val="cf01"/>
    <w:basedOn w:val="DefaultParagraphFont"/>
    <w:rsid w:val="00A87F98"/>
    <w:rPr>
      <w:rFonts w:ascii="Segoe UI" w:hAnsi="Segoe UI" w:cs="Segoe UI" w:hint="default"/>
      <w:sz w:val="18"/>
      <w:szCs w:val="18"/>
    </w:rPr>
  </w:style>
  <w:style w:type="character" w:customStyle="1" w:styleId="cf11">
    <w:name w:val="cf11"/>
    <w:basedOn w:val="DefaultParagraphFont"/>
    <w:rsid w:val="00A87F98"/>
    <w:rPr>
      <w:rFonts w:ascii="Segoe UI" w:hAnsi="Segoe UI" w:cs="Segoe UI" w:hint="default"/>
      <w:i/>
      <w:iCs/>
      <w:sz w:val="18"/>
      <w:szCs w:val="18"/>
    </w:rPr>
  </w:style>
  <w:style w:type="paragraph" w:customStyle="1" w:styleId="EndNoteBibliography">
    <w:name w:val="EndNote Bibliography"/>
    <w:basedOn w:val="Normal"/>
    <w:link w:val="EndNoteBibliographyChar"/>
    <w:rsid w:val="00A87F98"/>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A87F98"/>
    <w:rPr>
      <w:rFonts w:ascii="Calibri" w:hAnsi="Calibri" w:cs="Calibri"/>
      <w:color w:val="auto"/>
      <w:lang w:eastAsia="en-US"/>
    </w:rPr>
  </w:style>
  <w:style w:type="character" w:customStyle="1" w:styleId="cf21">
    <w:name w:val="cf21"/>
    <w:basedOn w:val="DefaultParagraphFont"/>
    <w:rsid w:val="00A87F98"/>
    <w:rPr>
      <w:rFonts w:ascii="Segoe UI" w:hAnsi="Segoe UI" w:cs="Segoe UI" w:hint="default"/>
      <w:sz w:val="18"/>
      <w:szCs w:val="18"/>
    </w:rPr>
  </w:style>
  <w:style w:type="paragraph" w:customStyle="1" w:styleId="pf0">
    <w:name w:val="pf0"/>
    <w:basedOn w:val="Normal"/>
    <w:rsid w:val="00A87F98"/>
    <w:pPr>
      <w:spacing w:before="100" w:beforeAutospacing="1" w:after="100" w:afterAutospacing="1"/>
      <w:ind w:left="0"/>
    </w:pPr>
    <w:rPr>
      <w:rFonts w:ascii="Times New Roman" w:hAnsi="Times New Roman"/>
      <w:sz w:val="24"/>
      <w:szCs w:val="24"/>
    </w:rPr>
  </w:style>
  <w:style w:type="character" w:customStyle="1" w:styleId="ui-provider">
    <w:name w:val="ui-provider"/>
    <w:basedOn w:val="DefaultParagraphFont"/>
    <w:rsid w:val="00A87F98"/>
  </w:style>
  <w:style w:type="character" w:customStyle="1" w:styleId="ref-title">
    <w:name w:val="ref-title"/>
    <w:basedOn w:val="DefaultParagraphFont"/>
    <w:rsid w:val="00A87F98"/>
  </w:style>
  <w:style w:type="character" w:customStyle="1" w:styleId="ref-journal">
    <w:name w:val="ref-journal"/>
    <w:basedOn w:val="DefaultParagraphFont"/>
    <w:rsid w:val="00A87F98"/>
  </w:style>
  <w:style w:type="character" w:customStyle="1" w:styleId="ref-vol">
    <w:name w:val="ref-vol"/>
    <w:basedOn w:val="DefaultParagraphFont"/>
    <w:rsid w:val="00A87F98"/>
  </w:style>
  <w:style w:type="character" w:customStyle="1" w:styleId="ref-iss">
    <w:name w:val="ref-iss"/>
    <w:basedOn w:val="DefaultParagraphFont"/>
    <w:rsid w:val="00A87F98"/>
  </w:style>
  <w:style w:type="paragraph" w:customStyle="1" w:styleId="textAcknowledgement">
    <w:name w:val="textAcknowledgement"/>
    <w:basedOn w:val="Normal"/>
    <w:qFormat/>
    <w:rsid w:val="00A47D67"/>
    <w:rPr>
      <w:rFonts w:cstheme="minorHAnsi"/>
      <w:bCs/>
      <w:sz w:val="20"/>
      <w:szCs w:val="20"/>
    </w:rPr>
  </w:style>
  <w:style w:type="paragraph" w:customStyle="1" w:styleId="textAcknowledgementList">
    <w:name w:val="textAcknowledgementList"/>
    <w:basedOn w:val="ListBullet"/>
    <w:qFormat/>
    <w:rsid w:val="00A47D67"/>
    <w:pPr>
      <w:numPr>
        <w:numId w:val="83"/>
      </w:numPr>
      <w:tabs>
        <w:tab w:val="num" w:pos="360"/>
      </w:tabs>
      <w:ind w:left="2520" w:hanging="270"/>
    </w:pPr>
    <w:rPr>
      <w:sz w:val="20"/>
      <w:szCs w:val="20"/>
    </w:rPr>
  </w:style>
  <w:style w:type="paragraph" w:customStyle="1" w:styleId="TableBullet">
    <w:name w:val="Table Bullet"/>
    <w:basedOn w:val="ListNumber"/>
    <w:qFormat/>
    <w:rsid w:val="000E3CF9"/>
    <w:pPr>
      <w:numPr>
        <w:numId w:val="84"/>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315724792">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equity.docx" TargetMode="External"/><Relationship Id="rId13" Type="http://schemas.openxmlformats.org/officeDocument/2006/relationships/hyperlink" Target="mailto:Impact_FPG@unc.edu" TargetMode="Externa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hyperlink" Target="mailto:Impact_FPG@unc.edu" TargetMode="External"/><Relationship Id="rId2" Type="http://schemas.openxmlformats.org/officeDocument/2006/relationships/numbering" Target="numbering.xml"/><Relationship Id="rId16" Type="http://schemas.openxmlformats.org/officeDocument/2006/relationships/image" Target="media/image20.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hyperlink" Target="mailto:https://ictp.fpg.unc.edu/contact%20?subject=Request%20for%20documents%20from%20ICTP%20Project"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ctp.fpg.unc.edu/wp-content/uploads/equity.docx" TargetMode="External"/><Relationship Id="rId14" Type="http://schemas.openxmlformats.org/officeDocument/2006/relationships/hyperlink" Target="mailto:https://ictp.fpg.unc.edu/contact%20?subject=Request%20for%20documents%20from%20ICTP%20Projec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32</Words>
  <Characters>816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3</cp:revision>
  <dcterms:created xsi:type="dcterms:W3CDTF">2024-06-10T18:28:00Z</dcterms:created>
  <dcterms:modified xsi:type="dcterms:W3CDTF">2024-06-17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